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77777777" w:rsidR="00D84C2F" w:rsidRDefault="00D84C2F" w:rsidP="00D84C2F">
      <w:pPr>
        <w:ind w:firstLine="714"/>
      </w:pPr>
      <w:bookmarkStart w:id="53" w:name="_Hlk134859399"/>
      <w:r>
        <w:t>Ke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D84C2F">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77777777"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sejarah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54644397" w:rsidR="00AF34C2" w:rsidRDefault="00C13B51" w:rsidP="0097548C">
      <w:pPr>
        <w:ind w:firstLine="714"/>
      </w:pPr>
      <w:r>
        <w:t xml:space="preserve">Kendali akses atau </w:t>
      </w:r>
      <w:r>
        <w:rPr>
          <w:i/>
        </w:rPr>
        <w:t xml:space="preserve">access control </w:t>
      </w:r>
      <w:r>
        <w:t xml:space="preserve">merupakan sebuah mekanisme 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5A253857" w:rsidR="001363BE" w:rsidRDefault="001363BE" w:rsidP="0097548C">
      <w:pPr>
        <w:ind w:firstLine="714"/>
      </w:pPr>
      <w:r>
        <w:t>Terdapat beberapa pendekatan yang biasanya digunak</w:t>
      </w:r>
      <w:r w:rsidR="00254E56">
        <w:t>a</w:t>
      </w:r>
      <w:r>
        <w:t>n untuk membatasi akses pengguna dengan menggunakan kendali akses,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2FF2C1B5"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kita dapat mambatasi hak akses dengan hanya mengijinkan pengguna yang terdapat didalam list untuk mengakses sumbser daya atau fasilitas tertentu.</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42FCD984"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t>, dan lain sebagaimny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79317B5C" w14:textId="30F1B1B3" w:rsidR="008F1BC0" w:rsidRDefault="00C46082" w:rsidP="00C46082">
      <w:pPr>
        <w:ind w:firstLine="714"/>
      </w:pPr>
      <w:r>
        <w:t>Internet of Things atau IoT merupakan sebuah konsep yang digunakan untuk mengambangkan koneksifitas internet, dengan menggunakan konsep IoT kita dapat menghubungkan peralatan seperti sensor dan aktuator yang terhubung ke internet menjadi sebuah kesatuan sistem yang dapat dikoordinasi atau dikendalikan secara efektif</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0BC61870" w14:textId="3A3937ED" w:rsidR="00C46082" w:rsidRDefault="00C46082" w:rsidP="00C46082">
      <w:pPr>
        <w:ind w:firstLine="714"/>
      </w:pPr>
      <w:r>
        <w:t>Terdapat tiga elemen utama didalam konsep IoT, yaitu :</w:t>
      </w:r>
    </w:p>
    <w:p w14:paraId="78BB0845" w14:textId="358E0AEC" w:rsidR="00C46082" w:rsidRDefault="00E73E7B" w:rsidP="00C46082">
      <w:pPr>
        <w:pStyle w:val="ListParagraph"/>
        <w:numPr>
          <w:ilvl w:val="0"/>
          <w:numId w:val="36"/>
        </w:numPr>
        <w:ind w:left="709"/>
      </w:pPr>
      <w:r>
        <w:lastRenderedPageBreak/>
        <w:t>Perangkat IoT</w:t>
      </w:r>
    </w:p>
    <w:p w14:paraId="27DD6CAF" w14:textId="60BE50B9" w:rsidR="00E73E7B" w:rsidRDefault="00E73E7B" w:rsidP="00E73E7B">
      <w:pPr>
        <w:pStyle w:val="ListParagraph"/>
        <w:ind w:left="709"/>
      </w:pPr>
      <w:r>
        <w:t>Perangkat IoT merupakan sebuah alat biasanya berupa sensor atau aktuator atau gabungan keduanya yang dilengkapi dengan modul IoT untuk terhubung ke server seperti modul WiFi atau lainnya</w:t>
      </w:r>
      <w:r>
        <w:fldChar w:fldCharType="begin" w:fldLock="1"/>
      </w:r>
      <w: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44095852" w14:textId="4BD13A93" w:rsidR="00E73E7B" w:rsidRDefault="00E73E7B" w:rsidP="00C46082">
      <w:pPr>
        <w:pStyle w:val="ListParagraph"/>
        <w:numPr>
          <w:ilvl w:val="0"/>
          <w:numId w:val="36"/>
        </w:numPr>
        <w:ind w:left="709"/>
      </w:pPr>
      <w:r>
        <w:t>Koneksi Internet</w:t>
      </w:r>
    </w:p>
    <w:p w14:paraId="5723860B" w14:textId="68A4BB65" w:rsidR="00E73E7B" w:rsidRDefault="00E73E7B" w:rsidP="00E73E7B">
      <w:pPr>
        <w:pStyle w:val="ListParagraph"/>
        <w:ind w:left="709"/>
      </w:pPr>
      <w:r>
        <w:t>Untuk saling berkomunikasi dan bertukas data, Perangkat IoT memerlukan koneksi internet. Koneksi ini digunakan sebagai jalur pengiriman data untuk saling berkomunikasi andara perangkat IoT dengan server. untuk mendapatkan koneksi internet perngkat IoT bisasanya menggunakn jaringan WiFi atau jaringan seluler</w:t>
      </w:r>
      <w:r>
        <w:fldChar w:fldCharType="begin" w:fldLock="1"/>
      </w:r>
      <w:r w:rsidR="002B4458">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3AFE926A" w14:textId="15B3A569" w:rsidR="00E73E7B" w:rsidRDefault="00E73E7B" w:rsidP="00E73E7B">
      <w:pPr>
        <w:pStyle w:val="ListParagraph"/>
        <w:numPr>
          <w:ilvl w:val="0"/>
          <w:numId w:val="36"/>
        </w:numPr>
        <w:ind w:left="709"/>
      </w:pPr>
      <w:r>
        <w:t>Sistem Server</w:t>
      </w:r>
    </w:p>
    <w:p w14:paraId="26E84E4E" w14:textId="48FC2915" w:rsidR="00E73E7B" w:rsidRDefault="00E73E7B" w:rsidP="00E73E7B">
      <w:pPr>
        <w:pStyle w:val="ListParagraph"/>
        <w:ind w:left="709"/>
      </w:pPr>
      <w:r>
        <w:t xml:space="preserve">Sistem server menjadi pusat kendali yang mengatur semua perangkat IoT. Server juga menyediakan penyimpanan data yang digunakan untuk </w:t>
      </w:r>
      <w:r w:rsidR="002B4458">
        <w:t>menyimpan aplikasi maupun data pengukuran sensor atau lainnya</w:t>
      </w:r>
      <w:r w:rsidR="002B4458">
        <w:fldChar w:fldCharType="begin" w:fldLock="1"/>
      </w:r>
      <w:r w:rsidR="006F3FE0">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2B4458">
        <w:fldChar w:fldCharType="separate"/>
      </w:r>
      <w:r w:rsidR="002B4458" w:rsidRPr="002B4458">
        <w:rPr>
          <w:noProof/>
        </w:rPr>
        <w:t>[8]</w:t>
      </w:r>
      <w:r w:rsidR="002B4458">
        <w:fldChar w:fldCharType="end"/>
      </w:r>
      <w:r w:rsidR="002B4458">
        <w:t>.</w:t>
      </w:r>
    </w:p>
    <w:p w14:paraId="6802F548" w14:textId="77777777" w:rsidR="00C46082" w:rsidRDefault="00C46082" w:rsidP="00C46082">
      <w:pPr>
        <w:ind w:firstLine="714"/>
      </w:pPr>
    </w:p>
    <w:p w14:paraId="46D94946" w14:textId="21C09B16" w:rsidR="008C7199" w:rsidRDefault="009C1056" w:rsidP="0097548C">
      <w:pPr>
        <w:pStyle w:val="SubBabII"/>
        <w:ind w:hanging="720"/>
      </w:pPr>
      <w:r w:rsidRPr="00EC2C3C">
        <w:t>Database</w:t>
      </w:r>
      <w:r w:rsidR="00D24DDB">
        <w:t xml:space="preserve"> MySQL</w:t>
      </w:r>
    </w:p>
    <w:p w14:paraId="5235AA65" w14:textId="6D8702AB" w:rsidR="002B4458" w:rsidRDefault="006F3FE0" w:rsidP="006F3FE0">
      <w:pPr>
        <w:ind w:firstLine="714"/>
      </w:pPr>
      <w:r>
        <w:t>Database atau basi data merupakan sekumpulan data yang terintegrasi dan diatur sedemikian rupa sehingga data tersebut dapat dicari, diambil, ditambahkan, dan diolah dengan tepat</w:t>
      </w:r>
      <w:r>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fldChar w:fldCharType="separate"/>
      </w:r>
      <w:r w:rsidRPr="006F3FE0">
        <w:rPr>
          <w:noProof/>
        </w:rPr>
        <w:t>[6]</w:t>
      </w:r>
      <w:r>
        <w:fldChar w:fldCharType="end"/>
      </w:r>
      <w:r>
        <w:t>.</w:t>
      </w:r>
    </w:p>
    <w:p w14:paraId="68182075" w14:textId="315466BD" w:rsidR="006F3FE0" w:rsidRDefault="006F3FE0" w:rsidP="006F3FE0">
      <w:pPr>
        <w:ind w:firstLine="714"/>
      </w:pPr>
      <w:r>
        <w:t>Selain berisikan data, database juga berisikan informasi lainnya seperti tipe data, nama-nama kolom dan baris</w:t>
      </w:r>
      <w:r w:rsidR="000D0A22">
        <w:t>. Adapun fungsi lain dari databas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12BBCB12" w14:textId="7556BB85" w:rsidR="00B7072A" w:rsidRDefault="00B7072A" w:rsidP="00D9458F">
      <w:pPr>
        <w:ind w:firstLine="284"/>
      </w:pPr>
      <w:r>
        <w:t xml:space="preserve">MySQL </w:t>
      </w:r>
      <w:r w:rsidR="00D9458F">
        <w:t xml:space="preserve">merupakan sistem database relasional yang berarti pada MySQL data akan disimpan dalam tabel-tabel yang terdiri dari beberapa kolom, data yang disimpan dapat berupa teks, angka, boolean, waktu, hari dan lain sebagainya </w:t>
      </w:r>
      <w:r w:rsidR="00D9458F">
        <w:lastRenderedPageBreak/>
        <w:t>tergantung dengan tipe data pada setiap kolomnya. Dalam MySQL juga ter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2F6AF594" w14:textId="23591B4C" w:rsidR="00EC2C3C" w:rsidRDefault="00EC2C3C" w:rsidP="00EC2C3C">
      <w:pPr>
        <w:pStyle w:val="SubBabII"/>
        <w:ind w:hanging="720"/>
      </w:pPr>
      <w:r>
        <w:t>Server</w:t>
      </w:r>
    </w:p>
    <w:p w14:paraId="209D2E9A" w14:textId="6F0AF660" w:rsidR="008A700E" w:rsidRDefault="008A700E" w:rsidP="008A700E">
      <w:pPr>
        <w:ind w:firstLine="714"/>
      </w:pPr>
      <w:r>
        <w:t>Server merupakan sebuah komputer yang memberikan layanan tertentu kepada pengguna atau client, server bertanggung jawab untuk menerima permintaan, mengolah dan memberikan respon atas permintaan tersebut. Sebuah server akan menyimpan kode program aplikasi yang akan diakses oleh pengguna</w:t>
      </w:r>
      <w:r>
        <w:fldChar w:fldCharType="begin" w:fldLock="1"/>
      </w:r>
      <w:r w:rsidR="00E67545">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8A700E">
        <w:rPr>
          <w:noProof/>
        </w:rPr>
        <w:t>[10]</w:t>
      </w:r>
      <w:r>
        <w:fldChar w:fldCharType="end"/>
      </w:r>
      <w:r>
        <w:t>. Berdasarkan fungsi dan tugasnya terdapat beberapa jenis server, diantaranya :</w:t>
      </w:r>
    </w:p>
    <w:p w14:paraId="340A44FC" w14:textId="7FCC2134" w:rsidR="008A700E" w:rsidRDefault="008A700E" w:rsidP="008A700E">
      <w:pPr>
        <w:pStyle w:val="ListParagraph"/>
        <w:numPr>
          <w:ilvl w:val="0"/>
          <w:numId w:val="38"/>
        </w:numPr>
        <w:ind w:left="709"/>
      </w:pPr>
      <w:r>
        <w:t>Web Server</w:t>
      </w:r>
    </w:p>
    <w:p w14:paraId="2DCC9056" w14:textId="5AA68ACC" w:rsidR="00E67545" w:rsidRDefault="00E67545" w:rsidP="00E67545">
      <w:pPr>
        <w:pStyle w:val="ListParagraph"/>
        <w:ind w:left="709"/>
      </w:pPr>
      <w:r>
        <w:t>Web server digunakan untuk memberikan layanan dengan menggunakan protokol http, contoh : Apache, Nginx dan Microsoft IIS</w:t>
      </w:r>
      <w:r>
        <w:fldChar w:fldCharType="begin" w:fldLock="1"/>
      </w:r>
      <w: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435A71CA" w14:textId="32E18CC7" w:rsidR="008A700E" w:rsidRDefault="008A700E" w:rsidP="008A700E">
      <w:pPr>
        <w:pStyle w:val="ListParagraph"/>
        <w:numPr>
          <w:ilvl w:val="0"/>
          <w:numId w:val="38"/>
        </w:numPr>
        <w:ind w:left="709"/>
      </w:pPr>
      <w:r>
        <w:t>Database Server</w:t>
      </w:r>
    </w:p>
    <w:p w14:paraId="1242D3DF" w14:textId="13CFAEE6" w:rsidR="00E67545" w:rsidRDefault="00E67545" w:rsidP="00E67545">
      <w:pPr>
        <w:pStyle w:val="ListParagraph"/>
        <w:ind w:left="709"/>
      </w:pPr>
      <w:r>
        <w:t>Database server digunak</w:t>
      </w:r>
      <w:r w:rsidR="0069060F">
        <w:t>a</w:t>
      </w:r>
      <w:r>
        <w:t>n untuk memberikan layanan penyimpanan data secara terpusat dan mendistribusi kan data ke pengguna menggunakn jaringan wireless atau kabel, contoh : MySQL, PostgreSQL dan Oracle</w:t>
      </w:r>
      <w:r>
        <w:fldChar w:fldCharType="begin" w:fldLock="1"/>
      </w:r>
      <w:r w:rsidR="004A64DE">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5522CB64" w14:textId="11E272C8" w:rsidR="008A700E" w:rsidRDefault="008A700E" w:rsidP="008A700E">
      <w:pPr>
        <w:pStyle w:val="ListParagraph"/>
        <w:numPr>
          <w:ilvl w:val="0"/>
          <w:numId w:val="38"/>
        </w:numPr>
        <w:ind w:left="709"/>
      </w:pPr>
      <w:r>
        <w:t>Mail Server</w:t>
      </w:r>
    </w:p>
    <w:p w14:paraId="5BB4EC52" w14:textId="06EA1580" w:rsidR="006A069A" w:rsidRDefault="0069060F" w:rsidP="004A64DE">
      <w:pPr>
        <w:pStyle w:val="ListParagraph"/>
        <w:ind w:left="709"/>
      </w:pPr>
      <w:r>
        <w:t xml:space="preserve">Mail server digunakan untuk memberikan layanan berupa </w:t>
      </w:r>
      <w:r w:rsidR="004A64DE">
        <w:t>pengiriman email, contoh : Mercury, Sendmail dan Gmail</w:t>
      </w:r>
      <w:r w:rsidR="004A64DE">
        <w:fldChar w:fldCharType="begin" w:fldLock="1"/>
      </w:r>
      <w:r w:rsidR="00AD5E0F">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rsidR="004A64DE">
        <w:fldChar w:fldCharType="separate"/>
      </w:r>
      <w:r w:rsidR="004A64DE" w:rsidRPr="004A64DE">
        <w:rPr>
          <w:noProof/>
        </w:rPr>
        <w:t>[10]</w:t>
      </w:r>
      <w:r w:rsidR="004A64DE">
        <w:fldChar w:fldCharType="end"/>
      </w:r>
      <w:r w:rsidR="004A64DE">
        <w:t>.</w:t>
      </w:r>
    </w:p>
    <w:p w14:paraId="0ACCC9AC" w14:textId="77777777" w:rsidR="004A64DE" w:rsidRDefault="004A64DE" w:rsidP="004A64DE">
      <w:pPr>
        <w:pStyle w:val="ListParagraph"/>
        <w:ind w:left="709"/>
      </w:pPr>
    </w:p>
    <w:p w14:paraId="355BF1D4" w14:textId="38D440FD" w:rsidR="00EC2C3C" w:rsidRDefault="00EC2C3C" w:rsidP="00EC2C3C">
      <w:pPr>
        <w:pStyle w:val="SubBabII"/>
        <w:ind w:hanging="720"/>
      </w:pPr>
      <w:r>
        <w:t>Application Programming Interface</w:t>
      </w:r>
    </w:p>
    <w:p w14:paraId="12C09C2A" w14:textId="2503D091" w:rsidR="003D5A25" w:rsidRDefault="00AD5E0F" w:rsidP="00AD5E0F">
      <w:pPr>
        <w:ind w:firstLine="714"/>
      </w:pPr>
      <w:r>
        <w:t>Application Pr</w:t>
      </w:r>
      <w:r w:rsidR="00B15987">
        <w:t>ogramming Interface atau API me</w:t>
      </w:r>
      <w:r>
        <w:t>rupakan sebuah protokol yang digunakan  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0970B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1]","plainTextFormattedCitation":"[11]","previouslyFormattedCitation":"[11]"},"properties":{"noteIndex":0},"schema":"https://github.com/citation-style-language/schema/raw/master/csl-citation.json"}</w:instrText>
      </w:r>
      <w:r>
        <w:fldChar w:fldCharType="separate"/>
      </w:r>
      <w:r w:rsidRPr="00AD5E0F">
        <w:rPr>
          <w:noProof/>
        </w:rPr>
        <w:t>[11]</w:t>
      </w:r>
      <w:r>
        <w:fldChar w:fldCharType="end"/>
      </w:r>
      <w:r>
        <w:t>.</w:t>
      </w:r>
    </w:p>
    <w:p w14:paraId="518DB905" w14:textId="4C14E395" w:rsidR="00B15987" w:rsidRDefault="00B15987" w:rsidP="00AD5E0F">
      <w:pPr>
        <w:ind w:firstLine="714"/>
      </w:pPr>
      <w:r>
        <w:t xml:space="preserve">Sebuah API akan mengirimkan data dengan fromat JSON sebagai respon dari permintaan. JSON atau Java Script Object Notation merupakan sebuah </w:t>
      </w:r>
      <w:r>
        <w:lastRenderedPageBreak/>
        <w:t xml:space="preserve">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24785C">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rsidR="0024785C">
        <w:fldChar w:fldCharType="separate"/>
      </w:r>
      <w:r w:rsidR="0024785C" w:rsidRPr="0024785C">
        <w:rPr>
          <w:noProof/>
        </w:rPr>
        <w:t>[12]</w:t>
      </w:r>
      <w:r w:rsidR="0024785C">
        <w:fldChar w:fldCharType="end"/>
      </w:r>
      <w:r w:rsidR="0024785C">
        <w:t>.</w:t>
      </w:r>
    </w:p>
    <w:p w14:paraId="1A5524BA" w14:textId="6C910831" w:rsidR="0024785C" w:rsidRDefault="0024785C" w:rsidP="00AD5E0F">
      <w:pPr>
        <w:ind w:firstLine="714"/>
      </w:pPr>
      <w:r>
        <w:t>Dengan menggunakan sebuah API maka pengguna tidak akan terhubu</w:t>
      </w:r>
      <w:r w:rsidR="008B2224">
        <w:t>ng secar</w:t>
      </w:r>
      <w:r>
        <w:t>a</w:t>
      </w:r>
      <w:r w:rsidR="008B2224">
        <w:t xml:space="preserve"> </w:t>
      </w:r>
      <w:r>
        <w:t>langsung dengan database,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7C55AD">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fldChar w:fldCharType="separate"/>
      </w:r>
      <w:r w:rsidRPr="0024785C">
        <w:rPr>
          <w:noProof/>
        </w:rPr>
        <w:t>[12]</w:t>
      </w:r>
      <w:r>
        <w:fldChar w:fldCharType="end"/>
      </w:r>
      <w:r>
        <w:t>.</w:t>
      </w:r>
    </w:p>
    <w:p w14:paraId="2A9C50AF" w14:textId="77777777" w:rsidR="00AD5E0F" w:rsidRDefault="00AD5E0F" w:rsidP="0024785C"/>
    <w:p w14:paraId="2C78FED0" w14:textId="2210BFD6" w:rsidR="00EC2C3C" w:rsidRDefault="00EC2C3C" w:rsidP="00EC2C3C">
      <w:pPr>
        <w:pStyle w:val="SubBabII"/>
        <w:ind w:hanging="720"/>
      </w:pPr>
      <w:r>
        <w:t>Laravel</w:t>
      </w:r>
    </w:p>
    <w:p w14:paraId="0E211521" w14:textId="0AE1140D" w:rsidR="0024785C" w:rsidRDefault="0038767E" w:rsidP="0038767E">
      <w:pPr>
        <w:ind w:firstLine="714"/>
      </w:pPr>
      <w:r>
        <w:t>Laravel merupakan kerangka kerja pemrograman web dengan menggunakan bahasa PHP yang terbuka dan gratis, laravel diperuntukkan untuk pengembangan aplikasi berbasis web dengan menggunakan pendekatan pola MVC atau Model View Controller</w:t>
      </w:r>
      <w:r w:rsidR="007C55AD">
        <w:fldChar w:fldCharType="begin" w:fldLock="1"/>
      </w:r>
      <w:r w:rsidR="00E56867">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3]","plainTextFormattedCitation":"[13]","previouslyFormattedCitation":"[13]"},"properties":{"noteIndex":0},"schema":"https://github.com/citation-style-language/schema/raw/master/csl-citation.json"}</w:instrText>
      </w:r>
      <w:r w:rsidR="007C55AD">
        <w:fldChar w:fldCharType="separate"/>
      </w:r>
      <w:r w:rsidR="007C55AD" w:rsidRPr="007C55AD">
        <w:rPr>
          <w:noProof/>
        </w:rPr>
        <w:t>[13]</w:t>
      </w:r>
      <w:r w:rsidR="007C55AD">
        <w:fldChar w:fldCharType="end"/>
      </w:r>
      <w:r>
        <w:t>. Pada laravel terdapat 3 bagian utama yang membangun kerangka kerja pemrograman, yaitu :</w:t>
      </w:r>
    </w:p>
    <w:p w14:paraId="10220201" w14:textId="2C3688CA" w:rsidR="0038767E" w:rsidRDefault="0038767E" w:rsidP="0038767E">
      <w:pPr>
        <w:pStyle w:val="ListParagraph"/>
        <w:numPr>
          <w:ilvl w:val="0"/>
          <w:numId w:val="39"/>
        </w:numPr>
        <w:ind w:left="709"/>
      </w:pPr>
      <w:r>
        <w:t>Routing</w:t>
      </w:r>
    </w:p>
    <w:p w14:paraId="07B669E9" w14:textId="68469A3B" w:rsidR="0038767E" w:rsidRDefault="007C55AD" w:rsidP="0038767E">
      <w:pPr>
        <w:pStyle w:val="ListParagraph"/>
        <w:ind w:left="709"/>
      </w:pPr>
      <w:r>
        <w:t xml:space="preserve">Routing bertugas untuk menerima dan mengolah permintaan yang dikirimkan oleh pengguna. Permintaan akan di teruskan ke controller untuk diolah sedemikian rupa sehingga menghasilkan keluaran yang akan dikembalikan ke pengguna. </w:t>
      </w:r>
    </w:p>
    <w:p w14:paraId="0C0162C3" w14:textId="505075DD" w:rsidR="0038767E" w:rsidRDefault="0038767E" w:rsidP="0038767E">
      <w:pPr>
        <w:pStyle w:val="ListParagraph"/>
        <w:numPr>
          <w:ilvl w:val="0"/>
          <w:numId w:val="39"/>
        </w:numPr>
        <w:ind w:left="709"/>
      </w:pPr>
      <w:r>
        <w:t>Controller</w:t>
      </w:r>
    </w:p>
    <w:p w14:paraId="7797AFB5" w14:textId="38E88FFA" w:rsidR="007C55AD" w:rsidRDefault="007C55AD" w:rsidP="007C55AD">
      <w:pPr>
        <w:pStyle w:val="ListParagraph"/>
        <w:ind w:left="709"/>
      </w:pPr>
      <w:r>
        <w:t>Controller digunakan untuk mengolah data yang diminta oleh pengguna, sebuah kontroller tidak langsung menerima permintaan dari pengguna melainkan controller akan dipanggil oleh bagian routing</w:t>
      </w:r>
      <w:r w:rsidR="00AD58ED">
        <w:t xml:space="preserve"> pada saat ada permintaan.</w:t>
      </w:r>
    </w:p>
    <w:p w14:paraId="432A7ED4" w14:textId="0E3E5102" w:rsidR="0038767E" w:rsidRDefault="0038767E" w:rsidP="0038767E">
      <w:pPr>
        <w:pStyle w:val="ListParagraph"/>
        <w:numPr>
          <w:ilvl w:val="0"/>
          <w:numId w:val="39"/>
        </w:numPr>
        <w:ind w:left="709"/>
      </w:pPr>
      <w:r>
        <w:t>Model</w:t>
      </w:r>
    </w:p>
    <w:p w14:paraId="4CE83739" w14:textId="15A151FF" w:rsidR="00AD58ED" w:rsidRDefault="00AD58ED" w:rsidP="00AD58ED">
      <w:pPr>
        <w:pStyle w:val="ListParagraph"/>
        <w:ind w:left="709"/>
      </w:pPr>
      <w:r>
        <w:t xml:space="preserve">Model digunakan sebagai jembatan yang menghubungkan controller dengan database, model tertanggung jawab untuk meberikan koneksi ke database dengan aman. </w:t>
      </w:r>
    </w:p>
    <w:p w14:paraId="39C679E0" w14:textId="77777777" w:rsidR="0038767E" w:rsidRDefault="0038767E" w:rsidP="0038767E">
      <w:pPr>
        <w:pStyle w:val="ListParagraph"/>
        <w:ind w:left="709"/>
      </w:pPr>
    </w:p>
    <w:p w14:paraId="78C1135D" w14:textId="3E5C0723" w:rsidR="00EC2C3C" w:rsidRDefault="00EC2C3C" w:rsidP="00EC2C3C">
      <w:pPr>
        <w:pStyle w:val="SubBabII"/>
        <w:ind w:hanging="720"/>
      </w:pPr>
      <w:r>
        <w:lastRenderedPageBreak/>
        <w:t>Web Socket</w:t>
      </w:r>
    </w:p>
    <w:p w14:paraId="5D866D5B" w14:textId="06849D6F" w:rsidR="000F5004" w:rsidRDefault="007C1E05" w:rsidP="007C1E05">
      <w:pPr>
        <w:ind w:firstLine="714"/>
      </w:pPr>
      <w:r>
        <w:t xml:space="preserve">Websocket merukan sebuah protokol komunikasi web berbasi client-server, keberadaan websocket dinilai dapat menggantikan </w:t>
      </w:r>
      <w:r w:rsidR="00E56867">
        <w:t xml:space="preserve">teknilogi AJAX sebagai pendahulu komunikasi client-server. </w:t>
      </w:r>
      <w:r w:rsidR="00E56867" w:rsidRPr="00E56867">
        <w:t>Websocket</w:t>
      </w:r>
      <w:r w:rsidR="00E56867">
        <w:t xml:space="preserve"> </w:t>
      </w:r>
      <w:r w:rsidR="00E56867" w:rsidRPr="00E56867">
        <w:t>merupakan</w:t>
      </w:r>
      <w:r w:rsidR="00E56867">
        <w:t xml:space="preserve"> </w:t>
      </w:r>
      <w:r w:rsidR="00E56867" w:rsidRPr="00E56867">
        <w:t>teknologi yan</w:t>
      </w:r>
      <w:r w:rsidR="00E56867">
        <w:t xml:space="preserve"> </w:t>
      </w:r>
      <w:r w:rsidR="00E56867" w:rsidRPr="00E56867">
        <w:t>g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dengan rate-request</w:t>
      </w:r>
      <w:r w:rsidR="00E56867">
        <w:t xml:space="preserve"> </w:t>
      </w:r>
      <w:r w:rsidR="00E56867" w:rsidRPr="00E56867">
        <w:t>tinggi,dibandingkan dengan teknologi komunikasi</w:t>
      </w:r>
      <w:r w:rsidR="00E56867">
        <w:t xml:space="preserve"> </w:t>
      </w:r>
      <w:r w:rsidR="00E56867" w:rsidRPr="00E56867">
        <w:t>lain termasuk AJAX</w:t>
      </w:r>
      <w:r w:rsidR="00E56867">
        <w:fldChar w:fldCharType="begin" w:fldLock="1"/>
      </w:r>
      <w:r w:rsidR="003037FD">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4]","plainTextFormattedCitation":"[14]","previouslyFormattedCitation":"[14]"},"properties":{"noteIndex":0},"schema":"https://github.com/citation-style-language/schema/raw/master/csl-citation.json"}</w:instrText>
      </w:r>
      <w:r w:rsidR="00E56867">
        <w:fldChar w:fldCharType="separate"/>
      </w:r>
      <w:r w:rsidR="00E56867" w:rsidRPr="00E56867">
        <w:rPr>
          <w:noProof/>
        </w:rPr>
        <w:t>[14]</w:t>
      </w:r>
      <w:r w:rsidR="00E56867">
        <w:fldChar w:fldCharType="end"/>
      </w:r>
      <w:r w:rsidR="00E56867">
        <w:t>.</w:t>
      </w:r>
    </w:p>
    <w:p w14:paraId="208D906D" w14:textId="454CA9F4" w:rsidR="00E56867" w:rsidRDefault="00E56867" w:rsidP="007C1E05">
      <w:pPr>
        <w:ind w:firstLine="714"/>
      </w:pPr>
      <w:r>
        <w:t xml:space="preserve">Websocket memungkinkan komunikasi dua arah antara client dan server dengan menggunakan koneksi yang sudah terjalin, hal ini dikarenakan pada websocket koneksi akan terus terjalin selama tidak terjasi error atau ada permintaan pemutusan koneksi. </w:t>
      </w:r>
    </w:p>
    <w:p w14:paraId="0BD158CF" w14:textId="77777777" w:rsidR="00FC4B7A" w:rsidRDefault="00FC4B7A" w:rsidP="007C1E05">
      <w:pPr>
        <w:ind w:firstLine="714"/>
      </w:pPr>
    </w:p>
    <w:p w14:paraId="39E1B22B" w14:textId="715B26EE" w:rsidR="00FC4B7A" w:rsidRDefault="00FC4B7A" w:rsidP="00FC4B7A">
      <w:pPr>
        <w:pStyle w:val="SubBabII"/>
        <w:ind w:hanging="714"/>
      </w:pPr>
      <w:r>
        <w:t>Cron</w:t>
      </w:r>
      <w:r w:rsidR="00DC100E">
        <w:t>tab</w:t>
      </w:r>
    </w:p>
    <w:p w14:paraId="13B07735" w14:textId="50F15C44" w:rsidR="003037FD" w:rsidRDefault="003037FD" w:rsidP="003037FD">
      <w:pPr>
        <w:ind w:firstLine="714"/>
      </w:pPr>
      <w:r>
        <w:t>Cron</w:t>
      </w:r>
      <w:r w:rsidR="00DC100E">
        <w:t>tab</w:t>
      </w:r>
      <w:r>
        <w:t xml:space="preserve"> merupakan fitur yang disediakan oleh sistem operasi linux yang digunakan untuk menjalankan perintah atau script secara berkesinambungan</w:t>
      </w:r>
      <w:r>
        <w:fldChar w:fldCharType="begin" w:fldLock="1"/>
      </w:r>
      <w:r w:rsidR="00FD4207">
        <w:instrText>ADDIN CSL_CITATION {"citationItems":[{"id":"ITEM-1","itemData":{"author":[{"dropping-particle":"","family":"Moedjahedy","given":"Jimmy","non-dropping-particle":"","parse-names":false,"suffix":""}],"id":"ITEM-1","issue":"1","issued":{"date-parts":[["2018"]]},"title":"Implementasi Cron Job Linux Sebagai Bel Pergantian Kelas Otomatis Di Universitas Klabat Implementaion of Linux Cron Job as an Automatic Class Changing Bell at Universitas Klabat","type":"article-journal","volume":"4"},"uris":["http://www.mendeley.com/documents/?uuid=eb2c7e55-3073-4db1-a460-7e4b8fb75640"]}],"mendeley":{"formattedCitation":"[15]","plainTextFormattedCitation":"[15]","previouslyFormattedCitation":"[15]"},"properties":{"noteIndex":0},"schema":"https://github.com/citation-style-language/schema/raw/master/csl-citation.json"}</w:instrText>
      </w:r>
      <w:r>
        <w:fldChar w:fldCharType="separate"/>
      </w:r>
      <w:r w:rsidRPr="003037FD">
        <w:rPr>
          <w:noProof/>
        </w:rPr>
        <w:t>[15]</w:t>
      </w:r>
      <w:r>
        <w:fldChar w:fldCharType="end"/>
      </w:r>
      <w:r>
        <w:t>. Cron akan menjalankan perintah yang kita masukkan secara periodik sesuai dengan waktu yang kita masukkan sehingga kita bisa menjalankan perintah yang harus dijalankan secara periodik seperti untuk mengecek jadwal setiap satu menit dan lain sebagainya.</w:t>
      </w:r>
    </w:p>
    <w:p w14:paraId="2920DAF2" w14:textId="77777777" w:rsidR="00E56867" w:rsidRPr="00E56867" w:rsidRDefault="00E56867" w:rsidP="007C1E05">
      <w:pPr>
        <w:ind w:firstLine="714"/>
      </w:pPr>
    </w:p>
    <w:p w14:paraId="2D8836F4" w14:textId="6E2E9011" w:rsidR="007163C3" w:rsidRPr="00EC2C3C" w:rsidRDefault="004330E5" w:rsidP="004157BA">
      <w:pPr>
        <w:pStyle w:val="SubBabII"/>
        <w:ind w:left="720" w:hanging="720"/>
      </w:pPr>
      <w:r>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6C9F64D1" w14:textId="77777777" w:rsidR="00947D44" w:rsidRPr="00537540" w:rsidRDefault="00947D44"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Pr="00537540">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w:t>
            </w:r>
            <w:r w:rsidRPr="00FD4207">
              <w:rPr>
                <w:rFonts w:cs="Times New Roman"/>
                <w:szCs w:val="24"/>
              </w:rPr>
              <w:lastRenderedPageBreak/>
              <w:t xml:space="preserve">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lastRenderedPageBreak/>
              <w:t>Development of Intelligent Door Lock System for 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t>Penelitian ini</w:t>
            </w:r>
            <w:r w:rsidR="005F260A">
              <w:rPr>
                <w:rFonts w:cs="Times New Roman"/>
                <w:szCs w:val="24"/>
              </w:rPr>
              <w:t xml:space="preserve"> </w:t>
            </w:r>
            <w:r w:rsidR="00BB794B">
              <w:rPr>
                <w:rFonts w:cs="Times New Roman"/>
                <w:szCs w:val="24"/>
              </w:rPr>
              <w:t>menjelaskan mengenai permasalahan yang muncul pada manajemen 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r w:rsidR="009C6BAE" w14:paraId="14B401C2" w14:textId="77777777" w:rsidTr="009C6BAE">
        <w:tc>
          <w:tcPr>
            <w:tcW w:w="2108" w:type="dxa"/>
          </w:tcPr>
          <w:p w14:paraId="6012A239" w14:textId="58B425A6" w:rsidR="009C6BAE" w:rsidRPr="00B50DB0" w:rsidRDefault="009C6BAE" w:rsidP="002D6A66">
            <w:pPr>
              <w:tabs>
                <w:tab w:val="center" w:pos="3968"/>
              </w:tabs>
              <w:spacing w:before="120"/>
              <w:contextualSpacing/>
              <w:rPr>
                <w:rFonts w:cs="Times New Roman"/>
                <w:i/>
                <w:noProof/>
                <w:szCs w:val="24"/>
              </w:rPr>
            </w:pPr>
            <w:r w:rsidRPr="00B50DB0">
              <w:rPr>
                <w:rFonts w:cs="Times New Roman"/>
                <w:i/>
                <w:noProof/>
                <w:szCs w:val="24"/>
              </w:rPr>
              <w:t>Implementasi Teknologi Websocket dalam Pengembangan Sistem Berbagi Lokasi Berbasis Web</w:t>
            </w:r>
          </w:p>
        </w:tc>
        <w:tc>
          <w:tcPr>
            <w:tcW w:w="897" w:type="dxa"/>
          </w:tcPr>
          <w:p w14:paraId="45E64F54" w14:textId="121537A9" w:rsidR="009C6BAE" w:rsidRDefault="009C6BAE" w:rsidP="002D6A66">
            <w:pPr>
              <w:tabs>
                <w:tab w:val="center" w:pos="3968"/>
              </w:tabs>
              <w:spacing w:before="120"/>
              <w:contextualSpacing/>
              <w:rPr>
                <w:rFonts w:cs="Times New Roman"/>
                <w:szCs w:val="24"/>
              </w:rPr>
            </w:pPr>
            <w:r>
              <w:rPr>
                <w:rFonts w:cs="Times New Roman"/>
                <w:szCs w:val="24"/>
              </w:rPr>
              <w:t>2017</w:t>
            </w:r>
          </w:p>
        </w:tc>
        <w:tc>
          <w:tcPr>
            <w:tcW w:w="1815" w:type="dxa"/>
          </w:tcPr>
          <w:p w14:paraId="2F7E3590" w14:textId="2C934D30" w:rsidR="009C6BAE" w:rsidRPr="00D62181" w:rsidRDefault="009C6BAE" w:rsidP="00D62181">
            <w:pPr>
              <w:tabs>
                <w:tab w:val="center" w:pos="3968"/>
              </w:tabs>
              <w:spacing w:before="120"/>
              <w:contextualSpacing/>
              <w:rPr>
                <w:rFonts w:cs="Times New Roman"/>
                <w:noProof/>
                <w:szCs w:val="24"/>
              </w:rPr>
            </w:pPr>
            <w:r w:rsidRPr="009C6BAE">
              <w:rPr>
                <w:rFonts w:cs="Times New Roman"/>
                <w:noProof/>
                <w:szCs w:val="24"/>
              </w:rPr>
              <w:t>A. B. Al-Ilman dan T. A. Kurniawan</w:t>
            </w:r>
          </w:p>
        </w:tc>
        <w:tc>
          <w:tcPr>
            <w:tcW w:w="3118" w:type="dxa"/>
          </w:tcPr>
          <w:p w14:paraId="17D9AC4F" w14:textId="265F2A4E" w:rsidR="009C6BAE" w:rsidRDefault="0089348E" w:rsidP="002D6A66">
            <w:pPr>
              <w:tabs>
                <w:tab w:val="center" w:pos="3968"/>
              </w:tabs>
              <w:spacing w:before="120"/>
              <w:contextualSpacing/>
              <w:rPr>
                <w:rFonts w:cs="Times New Roman"/>
                <w:szCs w:val="24"/>
              </w:rPr>
            </w:pPr>
            <w:r>
              <w:rPr>
                <w:rFonts w:cs="Times New Roman"/>
                <w:szCs w:val="24"/>
              </w:rPr>
              <w:t>Penelitian ini menjelaskan tentang penggunaan websocket sebagai komunikasi antara client dan server.</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11"/>
          <w:footerReference w:type="default" r:id="rId12"/>
          <w:headerReference w:type="first" r:id="rId13"/>
          <w:footerReference w:type="first" r:id="rId1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0" w:name="_Toc106612730"/>
      <w:bookmarkStart w:id="61" w:name="_Toc133353429"/>
      <w:bookmarkStart w:id="62" w:name="_Toc133873628"/>
      <w:r w:rsidRPr="00DB30C7">
        <w:lastRenderedPageBreak/>
        <w:t>BAB III</w:t>
      </w:r>
      <w:bookmarkEnd w:id="60"/>
      <w:bookmarkEnd w:id="61"/>
      <w:bookmarkEnd w:id="62"/>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6E682E9B" w14:textId="15D3ACBA" w:rsidR="00EF074D" w:rsidRDefault="00EF074D" w:rsidP="00721EA2">
      <w:pPr>
        <w:ind w:firstLine="720"/>
      </w:pPr>
      <w:r>
        <w:t xml:space="preserve">Metode </w:t>
      </w:r>
      <w:r w:rsidR="00C42C90">
        <w:t>perancangan</w:t>
      </w:r>
      <w:r>
        <w:t xml:space="preserve"> perangkat lunak</w:t>
      </w:r>
      <w:r w:rsidR="00721EA2">
        <w:t xml:space="preserve"> dalam pelaksanaan tugas akhir ini menggunakan pendekatan </w:t>
      </w:r>
      <w:r w:rsidR="00721EA2" w:rsidRPr="00721EA2">
        <w:t>System Development Life Cycle</w:t>
      </w:r>
      <w:r w:rsidR="00721EA2">
        <w:t xml:space="preserve"> Waterfall dengan diagram alur </w:t>
      </w:r>
      <w:r w:rsidR="00C42C90">
        <w:t>perancangan</w:t>
      </w:r>
      <w:r w:rsidR="00721EA2">
        <w:t xml:space="preserve"> sebagai berikut :</w:t>
      </w:r>
    </w:p>
    <w:p w14:paraId="693B3197" w14:textId="6DB4031F" w:rsidR="00721EA2" w:rsidRDefault="00F23D25" w:rsidP="003B7BBF">
      <w:pPr>
        <w:jc w:val="center"/>
      </w:pPr>
      <w:r>
        <w:rPr>
          <w:noProof/>
          <w:lang w:val="en-US"/>
        </w:rPr>
        <w:drawing>
          <wp:inline distT="0" distB="0" distL="0" distR="0" wp14:anchorId="2DE8B8A5" wp14:editId="5400597F">
            <wp:extent cx="1504950"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lc.png"/>
                    <pic:cNvPicPr/>
                  </pic:nvPicPr>
                  <pic:blipFill>
                    <a:blip r:embed="rId15">
                      <a:extLst>
                        <a:ext uri="{28A0092B-C50C-407E-A947-70E740481C1C}">
                          <a14:useLocalDpi xmlns:a14="http://schemas.microsoft.com/office/drawing/2010/main" val="0"/>
                        </a:ext>
                      </a:extLst>
                    </a:blip>
                    <a:stretch>
                      <a:fillRect/>
                    </a:stretch>
                  </pic:blipFill>
                  <pic:spPr>
                    <a:xfrm>
                      <a:off x="0" y="0"/>
                      <a:ext cx="1504950" cy="4000500"/>
                    </a:xfrm>
                    <a:prstGeom prst="rect">
                      <a:avLst/>
                    </a:prstGeom>
                  </pic:spPr>
                </pic:pic>
              </a:graphicData>
            </a:graphic>
          </wp:inline>
        </w:drawing>
      </w:r>
    </w:p>
    <w:p w14:paraId="0BA36039" w14:textId="25DC50A1" w:rsidR="00882CBA" w:rsidRDefault="00882CBA" w:rsidP="003B7BBF">
      <w:pPr>
        <w:jc w:val="center"/>
      </w:pPr>
      <w:r>
        <w:t>Diagram Alur Perancangan</w:t>
      </w:r>
    </w:p>
    <w:p w14:paraId="18DAD440" w14:textId="77777777" w:rsidR="00BD3896" w:rsidRDefault="00BD3896" w:rsidP="003B7BBF">
      <w:pPr>
        <w:jc w:val="center"/>
      </w:pPr>
    </w:p>
    <w:p w14:paraId="2209402D" w14:textId="6AA8C286" w:rsidR="003B7BBF" w:rsidRDefault="003B7BBF" w:rsidP="00882CBA">
      <w:pPr>
        <w:pStyle w:val="SubBabIIII"/>
        <w:ind w:left="709" w:hanging="709"/>
      </w:pPr>
      <w:r>
        <w:t>Analisa</w:t>
      </w:r>
    </w:p>
    <w:p w14:paraId="1E0D5266" w14:textId="06422308" w:rsidR="00BD3896" w:rsidRDefault="00BD3896" w:rsidP="00366F01">
      <w:pPr>
        <w:ind w:firstLine="709"/>
      </w:pPr>
      <w:r>
        <w:t>Pada tahap analisa</w:t>
      </w:r>
      <w:r w:rsidR="00366F01">
        <w:t>, dilakukan pengumpulan informasi mengenai sistem yang akan dibuat</w:t>
      </w:r>
      <w:r w:rsidR="00B35F1C">
        <w:t xml:space="preserve">. Analisa meliputi tujuan dan carakerja sistem, </w:t>
      </w:r>
      <w:r w:rsidR="00C36D2B">
        <w:t>batasan-batasan sistem dan teknologi yang akan digunakan.</w:t>
      </w:r>
    </w:p>
    <w:p w14:paraId="32468B07" w14:textId="45C2B0C6" w:rsidR="00C36D2B" w:rsidRDefault="00C36D2B" w:rsidP="00366F01">
      <w:pPr>
        <w:ind w:firstLine="709"/>
      </w:pPr>
      <w:r>
        <w:t xml:space="preserve">Analisa dilakukan bersama tim dengan </w:t>
      </w:r>
      <w:r w:rsidR="00811DB6">
        <w:t xml:space="preserve">melakukan penelusuran pustaka serta referensi yang relefan dan disertai dengan </w:t>
      </w:r>
      <w:r>
        <w:t xml:space="preserve">diskusi sehingga menghasilkan </w:t>
      </w:r>
      <w:r>
        <w:lastRenderedPageBreak/>
        <w:t>keluaran berupa gambaran umum mengenai bagian-bagian dari sistem</w:t>
      </w:r>
      <w:r w:rsidR="00CE4FAB">
        <w:t xml:space="preserve"> yang akan digunakan pada tahap selanjutnya.</w:t>
      </w:r>
    </w:p>
    <w:p w14:paraId="59047A0A" w14:textId="77777777" w:rsidR="00811DB6" w:rsidRDefault="00811DB6" w:rsidP="00366F01">
      <w:pPr>
        <w:ind w:firstLine="709"/>
      </w:pPr>
    </w:p>
    <w:p w14:paraId="53F3024E" w14:textId="094DDC42" w:rsidR="003B7BBF" w:rsidRDefault="003B7BBF" w:rsidP="00882CBA">
      <w:pPr>
        <w:pStyle w:val="SubBabIIII"/>
        <w:ind w:left="709" w:hanging="709"/>
      </w:pPr>
      <w:r>
        <w:t>Desain</w:t>
      </w:r>
    </w:p>
    <w:p w14:paraId="08113EC9" w14:textId="337F75F9" w:rsidR="00CE4FAB" w:rsidRDefault="00B14C37" w:rsidP="00B14C37">
      <w:pPr>
        <w:ind w:firstLine="709"/>
      </w:pPr>
      <w:r>
        <w:t>Setelah mendapatkan gambaran mengenai sistem yang akan dibuat, selanjutnya dilakukan pemodelan sistem dengan menggunakan diagram pemodelan. Diagram pemodelan digunakan untuk menggambarkan hubungan dan interaksi antar komponen didal</w:t>
      </w:r>
      <w:r w:rsidR="0087718F">
        <w:t>a</w:t>
      </w:r>
      <w:r>
        <w:t xml:space="preserve">m sistem, </w:t>
      </w:r>
      <w:r w:rsidR="0087718F">
        <w:t>dengan menggunakan diagram maka akan menghasilkan gambar sistem yang lebih rinci yang digunakan untuk membangun sistem.</w:t>
      </w:r>
    </w:p>
    <w:p w14:paraId="3BDDA155" w14:textId="77777777" w:rsidR="0087718F" w:rsidRDefault="0087718F" w:rsidP="00B14C37">
      <w:pPr>
        <w:ind w:firstLine="709"/>
      </w:pPr>
    </w:p>
    <w:p w14:paraId="1ACF8442" w14:textId="537A1034" w:rsidR="003B7BBF" w:rsidRDefault="003B7BBF" w:rsidP="00882CBA">
      <w:pPr>
        <w:pStyle w:val="SubBabIIII"/>
        <w:ind w:left="709" w:hanging="709"/>
      </w:pPr>
      <w:r>
        <w:t>Implementasi</w:t>
      </w:r>
    </w:p>
    <w:p w14:paraId="4DFE911C" w14:textId="77777777" w:rsidR="0087718F" w:rsidRDefault="0087718F" w:rsidP="0087718F">
      <w:pPr>
        <w:ind w:firstLine="709"/>
      </w:pPr>
      <w:r>
        <w:t>Pada tahap implementasi, gambar pemodelan dari sistem kemudian diterjemahkan atau diimplementasikan menggunakan kode program untuk membuat sistem dapat bekerja sesuai dengan dasain awal yang telah ditentukan.</w:t>
      </w:r>
    </w:p>
    <w:p w14:paraId="5D5423BE" w14:textId="05424293" w:rsidR="0087718F" w:rsidRDefault="0087718F" w:rsidP="0087718F">
      <w:pPr>
        <w:ind w:firstLine="709"/>
      </w:pPr>
      <w:r>
        <w:t>Implementasi menggunakan pbahasa pemrograman PHP dengan menggunakan framework Laravel. Laravel mempunyai karakteristik RAD atau Rapid Application Development sehi</w:t>
      </w:r>
      <w:r w:rsidR="00AA375F">
        <w:t>ngga</w:t>
      </w:r>
      <w:r>
        <w:t xml:space="preserve"> implementasi dapat dilaksanakan dengan cepat dan efisien</w:t>
      </w:r>
      <w:r w:rsidR="00CB4A50">
        <w:t>, Laravel juga menyediakan komponen-komponen yang akan digunakan didalam sistem seperti autentikasi, antrian, notifikasi pesan, websocket, dan lain sebagainaya sehinggadapat mempermudah proses implementasi.</w:t>
      </w:r>
    </w:p>
    <w:p w14:paraId="4083057B" w14:textId="7FEC07FC" w:rsidR="0087718F" w:rsidRDefault="0087718F" w:rsidP="0087718F">
      <w:pPr>
        <w:ind w:firstLine="709"/>
      </w:pPr>
      <w:r>
        <w:t xml:space="preserve"> </w:t>
      </w:r>
    </w:p>
    <w:p w14:paraId="0CA84D69" w14:textId="554EBD73" w:rsidR="003B7BBF" w:rsidRDefault="00FC7635" w:rsidP="00882CBA">
      <w:pPr>
        <w:pStyle w:val="SubBabIIII"/>
        <w:ind w:left="709" w:hanging="709"/>
      </w:pPr>
      <w:r>
        <w:t xml:space="preserve">Pengujian </w:t>
      </w:r>
    </w:p>
    <w:p w14:paraId="557F06FE" w14:textId="4990ED3F" w:rsidR="00CB4A50" w:rsidRDefault="00CB4A50" w:rsidP="00CB4A50">
      <w:pPr>
        <w:ind w:firstLine="709"/>
      </w:pPr>
      <w:r>
        <w:t>Pada tahap pengujian, sistem yang telah dibangun diuji kinerjanya dengan mengirimkan beberapa permintaan data dan menganalisa hasil keluaran yang diberikan apakah sesuai atau tidak.</w:t>
      </w:r>
    </w:p>
    <w:p w14:paraId="57EA6B98" w14:textId="558040D1" w:rsidR="00CB4A50" w:rsidRDefault="00CB4A50" w:rsidP="00CB4A50">
      <w:pPr>
        <w:ind w:firstLine="709"/>
      </w:pPr>
      <w:r>
        <w:t xml:space="preserve">Proses pengujian dilakukan dengan menggunakan software Postman. Postman merupakan aplikasi yang digunakan untuk melakukan pengujian API baik berbasis HTTP maupun Socket. Pengujian lebih lanjut dilakukan untuk menguji kemanan pada autentikasi serta koneksi websocket yang </w:t>
      </w:r>
      <w:r w:rsidR="00C17363">
        <w:t>terjalin.</w:t>
      </w:r>
    </w:p>
    <w:p w14:paraId="77CBBFA5" w14:textId="44D43BA5" w:rsidR="003B7BBF" w:rsidRDefault="003B7BBF" w:rsidP="00882CBA">
      <w:pPr>
        <w:pStyle w:val="SubBabIIII"/>
        <w:ind w:left="709" w:hanging="709"/>
      </w:pPr>
      <w:r>
        <w:lastRenderedPageBreak/>
        <w:t>Deployment</w:t>
      </w:r>
    </w:p>
    <w:p w14:paraId="1C5E420D" w14:textId="27C49CA1" w:rsidR="00C17363" w:rsidRDefault="00C17363" w:rsidP="00C17363">
      <w:pPr>
        <w:ind w:firstLine="709"/>
      </w:pPr>
      <w:r>
        <w:t>Pada tahap deployment aplikasi yang sudah selesai dilakukan pengujian dan dinyatakan lolos uji selanjutkan akan dipasang atau diinstall pada server. Pada proses deployment juga akan dilakukan pemasangan aplikasi tambahan seperti basis data, penjadwalan, firewall, dan lain sebagainya.</w:t>
      </w:r>
    </w:p>
    <w:p w14:paraId="498398C9" w14:textId="77777777" w:rsidR="00C17363" w:rsidRDefault="00C17363" w:rsidP="00C17363">
      <w:pPr>
        <w:ind w:firstLine="709"/>
      </w:pPr>
    </w:p>
    <w:p w14:paraId="6A793044" w14:textId="605234AE" w:rsidR="003B7BBF" w:rsidRDefault="003B7BBF" w:rsidP="00882CBA">
      <w:pPr>
        <w:pStyle w:val="SubBabIIII"/>
        <w:ind w:left="709" w:hanging="709"/>
      </w:pPr>
      <w:r>
        <w:t>Maintenance</w:t>
      </w:r>
    </w:p>
    <w:p w14:paraId="1FD6B500" w14:textId="1CA0016E" w:rsidR="003B7BBF" w:rsidRDefault="00C17363" w:rsidP="00C17363">
      <w:pPr>
        <w:ind w:firstLine="709"/>
      </w:pPr>
      <w:r>
        <w:t xml:space="preserve">Pada tahap maintenance atau perawatan dilakukan pengecekan secara berkala pada aplikasi yang sudah berjalan pada server. dengan adanya perawatan secara teratur </w:t>
      </w:r>
      <w:r w:rsidR="00295C4F">
        <w:t xml:space="preserve">jika ditemukan permasalahan atau komponen yang tidak bekerja maka </w:t>
      </w:r>
      <w:r>
        <w:t xml:space="preserve"> </w:t>
      </w:r>
      <w:r w:rsidR="00295C4F">
        <w:t>akan langsung diperbaiki sehingga tidak mengganggu kinerja dari server.</w:t>
      </w:r>
    </w:p>
    <w:p w14:paraId="33E3425D" w14:textId="77777777" w:rsidR="003B7BBF" w:rsidRDefault="003B7BBF" w:rsidP="00793430"/>
    <w:p w14:paraId="39CD2D83" w14:textId="3F45A8C4" w:rsidR="00B50DB0" w:rsidRDefault="00EF074D" w:rsidP="00B50DB0">
      <w:pPr>
        <w:pStyle w:val="SubBabIII"/>
        <w:ind w:hanging="720"/>
      </w:pPr>
      <w:r>
        <w:t>Perancangan Database</w:t>
      </w:r>
    </w:p>
    <w:p w14:paraId="64395CFC" w14:textId="0531E81F" w:rsidR="0055760F" w:rsidRDefault="00D50C20" w:rsidP="00D50C20">
      <w:pPr>
        <w:ind w:firstLine="720"/>
      </w:pPr>
      <w:r>
        <w:t>Database digunakan untuk menyimpan data yang digunakan dalam sistem penguncian pintu gedung seperti data pengguna, data pintu, data riwayat akses dan lain sebagainya. Database yang digunakan harus dapat menunjang kinerja sistem dengan karakteristik respon yang cepat dan pengelolaan data terstruktur.</w:t>
      </w:r>
    </w:p>
    <w:p w14:paraId="66A2ADB3" w14:textId="71E21711" w:rsidR="00D50C20" w:rsidRDefault="00D50C20" w:rsidP="00D50C20">
      <w:pPr>
        <w:ind w:firstLine="720"/>
      </w:pPr>
      <w:r>
        <w:t xml:space="preserve">Berdasarkan penelitian </w:t>
      </w:r>
      <w:r>
        <w:fldChar w:fldCharType="begin" w:fldLock="1"/>
      </w:r>
      <w:r w:rsidR="00D9458F">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6]","plainTextFormattedCitation":"[16]","previouslyFormattedCitation":"[16]"},"properties":{"noteIndex":0},"schema":"https://github.com/citation-style-language/schema/raw/master/csl-citation.json"}</w:instrText>
      </w:r>
      <w:r>
        <w:fldChar w:fldCharType="separate"/>
      </w:r>
      <w:r w:rsidRPr="00D50C20">
        <w:rPr>
          <w:noProof/>
        </w:rPr>
        <w:t>[16]</w:t>
      </w:r>
      <w:r>
        <w:fldChar w:fldCharType="end"/>
      </w:r>
      <w:r>
        <w:t xml:space="preserve"> yang membandingkan kinerja dari berbagai tipe dan jenis databas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maka MySQL dapat diterapkan pada sistem penguncian pintu gedung ini.</w:t>
      </w:r>
    </w:p>
    <w:p w14:paraId="00310CA6" w14:textId="77777777" w:rsidR="00EC4B4D" w:rsidRDefault="00EC4B4D" w:rsidP="00D50C20">
      <w:pPr>
        <w:ind w:firstLine="720"/>
      </w:pPr>
    </w:p>
    <w:p w14:paraId="27A8F3BB" w14:textId="638D1538" w:rsidR="00C07D19" w:rsidRDefault="00C07D19" w:rsidP="00EC4B4D">
      <w:pPr>
        <w:pStyle w:val="SubBabIIIII"/>
        <w:ind w:left="709" w:hanging="709"/>
      </w:pPr>
      <w:r>
        <w:t>Tabel</w:t>
      </w:r>
      <w:r w:rsidR="00EC4B4D">
        <w:t xml:space="preserve"> P</w:t>
      </w:r>
      <w:r>
        <w:t>engguna</w:t>
      </w:r>
    </w:p>
    <w:p w14:paraId="4CF40622" w14:textId="77777777" w:rsidR="002B46A3" w:rsidRDefault="003C48E5" w:rsidP="002B46A3">
      <w:pPr>
        <w:ind w:firstLine="709"/>
      </w:pPr>
      <w:r>
        <w:t>Tabel pengguna</w:t>
      </w:r>
      <w:r w:rsidR="0073563C">
        <w:t xml:space="preserve"> (users)</w:t>
      </w:r>
      <w:r>
        <w:t xml:space="preserve"> menyimpan data pengguna </w:t>
      </w:r>
      <w:r w:rsidR="00A943B7">
        <w:t>yang</w:t>
      </w:r>
      <w:r w:rsidR="007B7ECA">
        <w:t xml:space="preserve"> akan</w:t>
      </w:r>
      <w:r w:rsidR="00E11199">
        <w:t xml:space="preserve"> digunakan sebagai identitas pengguna </w:t>
      </w:r>
      <w:r w:rsidR="00A943B7">
        <w:t>untuk keperluan</w:t>
      </w:r>
      <w:r w:rsidR="00E11199">
        <w:t xml:space="preserve"> autentikasi da</w:t>
      </w:r>
      <w:r w:rsidR="00A943B7">
        <w:t>n</w:t>
      </w:r>
      <w:r w:rsidR="00E11199">
        <w:t xml:space="preserve"> digunakan juga untuk menyimpan riwayat akses.</w:t>
      </w:r>
      <w:r w:rsidR="00A943B7">
        <w:t xml:space="preserve"> </w:t>
      </w:r>
      <w:r w:rsidR="00971AE7">
        <w:t xml:space="preserve">Struktur dari tabel pengguna </w:t>
      </w:r>
      <w:r w:rsidR="002B46A3">
        <w:t>dapat dilihat pada tabel x.x berikut :</w:t>
      </w:r>
    </w:p>
    <w:p w14:paraId="69196288" w14:textId="77777777" w:rsidR="007F7ECE" w:rsidRDefault="007F7ECE" w:rsidP="006636B0"/>
    <w:p w14:paraId="489C1D7E" w14:textId="77777777" w:rsidR="002B46A3" w:rsidRDefault="002B46A3" w:rsidP="006636B0"/>
    <w:p w14:paraId="28244E21" w14:textId="77777777" w:rsidR="002B46A3" w:rsidRDefault="002B46A3" w:rsidP="006636B0"/>
    <w:p w14:paraId="13D61C49" w14:textId="77777777" w:rsidR="002B46A3" w:rsidRDefault="002B46A3" w:rsidP="006636B0"/>
    <w:p w14:paraId="0DE5F2C5" w14:textId="7CF60D56" w:rsidR="007F7ECE" w:rsidRDefault="007F7ECE" w:rsidP="006636B0">
      <w:r>
        <w:lastRenderedPageBreak/>
        <w:t>Tabel Pengguna</w:t>
      </w:r>
    </w:p>
    <w:tbl>
      <w:tblPr>
        <w:tblW w:w="7938" w:type="dxa"/>
        <w:tblInd w:w="108" w:type="dxa"/>
        <w:tblLook w:val="04A0" w:firstRow="1" w:lastRow="0" w:firstColumn="1" w:lastColumn="0" w:noHBand="0" w:noVBand="1"/>
      </w:tblPr>
      <w:tblGrid>
        <w:gridCol w:w="582"/>
        <w:gridCol w:w="2112"/>
        <w:gridCol w:w="1731"/>
        <w:gridCol w:w="3513"/>
      </w:tblGrid>
      <w:tr w:rsidR="007F7ECE" w:rsidRPr="006636B0" w14:paraId="2BFADBD1" w14:textId="77777777" w:rsidTr="005D2B3B">
        <w:trPr>
          <w:trHeight w:val="300"/>
          <w:tblHeader/>
        </w:trPr>
        <w:tc>
          <w:tcPr>
            <w:tcW w:w="582" w:type="dxa"/>
            <w:tcBorders>
              <w:top w:val="single" w:sz="4" w:space="0" w:color="auto"/>
              <w:bottom w:val="single" w:sz="4" w:space="0" w:color="auto"/>
            </w:tcBorders>
            <w:shd w:val="clear" w:color="auto" w:fill="auto"/>
            <w:noWrap/>
            <w:vAlign w:val="center"/>
            <w:hideMark/>
          </w:tcPr>
          <w:p w14:paraId="0DB3EB79" w14:textId="77777777" w:rsidR="006636B0" w:rsidRPr="005D2B3B" w:rsidRDefault="006636B0" w:rsidP="006319C5">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12" w:type="dxa"/>
            <w:tcBorders>
              <w:top w:val="single" w:sz="4" w:space="0" w:color="auto"/>
              <w:bottom w:val="single" w:sz="4" w:space="0" w:color="auto"/>
            </w:tcBorders>
            <w:shd w:val="clear" w:color="auto" w:fill="auto"/>
            <w:noWrap/>
            <w:vAlign w:val="center"/>
            <w:hideMark/>
          </w:tcPr>
          <w:p w14:paraId="4A5D3B1A"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31" w:type="dxa"/>
            <w:tcBorders>
              <w:top w:val="single" w:sz="4" w:space="0" w:color="auto"/>
              <w:bottom w:val="single" w:sz="4" w:space="0" w:color="auto"/>
            </w:tcBorders>
            <w:shd w:val="clear" w:color="auto" w:fill="auto"/>
            <w:noWrap/>
            <w:vAlign w:val="center"/>
            <w:hideMark/>
          </w:tcPr>
          <w:p w14:paraId="75B12C7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13" w:type="dxa"/>
            <w:tcBorders>
              <w:top w:val="single" w:sz="4" w:space="0" w:color="auto"/>
              <w:bottom w:val="single" w:sz="4" w:space="0" w:color="auto"/>
            </w:tcBorders>
            <w:shd w:val="clear" w:color="auto" w:fill="auto"/>
            <w:noWrap/>
            <w:vAlign w:val="center"/>
            <w:hideMark/>
          </w:tcPr>
          <w:p w14:paraId="29047B4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6636B0" w:rsidRPr="006636B0" w14:paraId="7AC94A3D" w14:textId="77777777" w:rsidTr="005D2B3B">
        <w:trPr>
          <w:trHeight w:val="300"/>
          <w:tblHeader/>
        </w:trPr>
        <w:tc>
          <w:tcPr>
            <w:tcW w:w="582" w:type="dxa"/>
            <w:tcBorders>
              <w:top w:val="single" w:sz="4" w:space="0" w:color="auto"/>
            </w:tcBorders>
            <w:shd w:val="clear" w:color="auto" w:fill="auto"/>
            <w:noWrap/>
            <w:vAlign w:val="center"/>
            <w:hideMark/>
          </w:tcPr>
          <w:p w14:paraId="51CFA62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w:t>
            </w:r>
          </w:p>
        </w:tc>
        <w:tc>
          <w:tcPr>
            <w:tcW w:w="2112" w:type="dxa"/>
            <w:tcBorders>
              <w:top w:val="single" w:sz="4" w:space="0" w:color="auto"/>
            </w:tcBorders>
            <w:shd w:val="clear" w:color="auto" w:fill="auto"/>
            <w:noWrap/>
            <w:vAlign w:val="center"/>
            <w:hideMark/>
          </w:tcPr>
          <w:p w14:paraId="2626467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id</w:t>
            </w:r>
          </w:p>
        </w:tc>
        <w:tc>
          <w:tcPr>
            <w:tcW w:w="1731" w:type="dxa"/>
            <w:tcBorders>
              <w:top w:val="single" w:sz="4" w:space="0" w:color="auto"/>
            </w:tcBorders>
            <w:shd w:val="clear" w:color="auto" w:fill="auto"/>
            <w:noWrap/>
            <w:vAlign w:val="center"/>
            <w:hideMark/>
          </w:tcPr>
          <w:p w14:paraId="256924D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tcBorders>
              <w:top w:val="single" w:sz="4" w:space="0" w:color="auto"/>
            </w:tcBorders>
            <w:shd w:val="clear" w:color="auto" w:fill="auto"/>
            <w:noWrap/>
            <w:vAlign w:val="center"/>
            <w:hideMark/>
          </w:tcPr>
          <w:p w14:paraId="4DB6D9AB"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kunci primer tabel</w:t>
            </w:r>
          </w:p>
        </w:tc>
      </w:tr>
      <w:tr w:rsidR="006636B0" w:rsidRPr="006636B0" w14:paraId="330C8FD8" w14:textId="77777777" w:rsidTr="005D2B3B">
        <w:trPr>
          <w:trHeight w:val="300"/>
          <w:tblHeader/>
        </w:trPr>
        <w:tc>
          <w:tcPr>
            <w:tcW w:w="582" w:type="dxa"/>
            <w:shd w:val="clear" w:color="auto" w:fill="auto"/>
            <w:noWrap/>
            <w:vAlign w:val="center"/>
            <w:hideMark/>
          </w:tcPr>
          <w:p w14:paraId="1731ED3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2</w:t>
            </w:r>
          </w:p>
        </w:tc>
        <w:tc>
          <w:tcPr>
            <w:tcW w:w="2112" w:type="dxa"/>
            <w:shd w:val="clear" w:color="auto" w:fill="auto"/>
            <w:noWrap/>
            <w:vAlign w:val="center"/>
            <w:hideMark/>
          </w:tcPr>
          <w:p w14:paraId="71651AF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dded_by</w:t>
            </w:r>
          </w:p>
        </w:tc>
        <w:tc>
          <w:tcPr>
            <w:tcW w:w="1731" w:type="dxa"/>
            <w:shd w:val="clear" w:color="auto" w:fill="auto"/>
            <w:noWrap/>
            <w:vAlign w:val="center"/>
            <w:hideMark/>
          </w:tcPr>
          <w:p w14:paraId="4EC91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shd w:val="clear" w:color="auto" w:fill="auto"/>
            <w:noWrap/>
            <w:vAlign w:val="center"/>
            <w:hideMark/>
          </w:tcPr>
          <w:p w14:paraId="13E4292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ferensi aktor</w:t>
            </w:r>
          </w:p>
        </w:tc>
      </w:tr>
      <w:tr w:rsidR="006636B0" w:rsidRPr="006636B0" w14:paraId="7DF22E24" w14:textId="77777777" w:rsidTr="005D2B3B">
        <w:trPr>
          <w:trHeight w:val="300"/>
          <w:tblHeader/>
        </w:trPr>
        <w:tc>
          <w:tcPr>
            <w:tcW w:w="582" w:type="dxa"/>
            <w:shd w:val="clear" w:color="auto" w:fill="auto"/>
            <w:noWrap/>
            <w:vAlign w:val="center"/>
            <w:hideMark/>
          </w:tcPr>
          <w:p w14:paraId="03F72BE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3</w:t>
            </w:r>
          </w:p>
        </w:tc>
        <w:tc>
          <w:tcPr>
            <w:tcW w:w="2112" w:type="dxa"/>
            <w:shd w:val="clear" w:color="auto" w:fill="auto"/>
            <w:noWrap/>
            <w:vAlign w:val="center"/>
            <w:hideMark/>
          </w:tcPr>
          <w:p w14:paraId="3C5C465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w:t>
            </w:r>
          </w:p>
        </w:tc>
        <w:tc>
          <w:tcPr>
            <w:tcW w:w="1731" w:type="dxa"/>
            <w:shd w:val="clear" w:color="auto" w:fill="auto"/>
            <w:noWrap/>
            <w:vAlign w:val="center"/>
            <w:hideMark/>
          </w:tcPr>
          <w:p w14:paraId="3B03300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04564DC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lamat email pengguna</w:t>
            </w:r>
          </w:p>
        </w:tc>
      </w:tr>
      <w:tr w:rsidR="006636B0" w:rsidRPr="006636B0" w14:paraId="6D08C60D" w14:textId="77777777" w:rsidTr="005D2B3B">
        <w:trPr>
          <w:trHeight w:val="300"/>
          <w:tblHeader/>
        </w:trPr>
        <w:tc>
          <w:tcPr>
            <w:tcW w:w="582" w:type="dxa"/>
            <w:shd w:val="clear" w:color="auto" w:fill="auto"/>
            <w:noWrap/>
            <w:vAlign w:val="center"/>
            <w:hideMark/>
          </w:tcPr>
          <w:p w14:paraId="4EE12864"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4</w:t>
            </w:r>
          </w:p>
        </w:tc>
        <w:tc>
          <w:tcPr>
            <w:tcW w:w="2112" w:type="dxa"/>
            <w:shd w:val="clear" w:color="auto" w:fill="auto"/>
            <w:noWrap/>
            <w:vAlign w:val="center"/>
            <w:hideMark/>
          </w:tcPr>
          <w:p w14:paraId="2ED7743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w:t>
            </w:r>
          </w:p>
        </w:tc>
        <w:tc>
          <w:tcPr>
            <w:tcW w:w="1731" w:type="dxa"/>
            <w:shd w:val="clear" w:color="auto" w:fill="auto"/>
            <w:noWrap/>
            <w:vAlign w:val="center"/>
            <w:hideMark/>
          </w:tcPr>
          <w:p w14:paraId="1A91834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B65D77D"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 pengguna</w:t>
            </w:r>
          </w:p>
        </w:tc>
      </w:tr>
      <w:tr w:rsidR="006636B0" w:rsidRPr="006636B0" w14:paraId="0AE07E3C" w14:textId="77777777" w:rsidTr="005D2B3B">
        <w:trPr>
          <w:trHeight w:val="300"/>
          <w:tblHeader/>
        </w:trPr>
        <w:tc>
          <w:tcPr>
            <w:tcW w:w="582" w:type="dxa"/>
            <w:shd w:val="clear" w:color="auto" w:fill="auto"/>
            <w:noWrap/>
            <w:vAlign w:val="center"/>
            <w:hideMark/>
          </w:tcPr>
          <w:p w14:paraId="04A2D34B"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5</w:t>
            </w:r>
          </w:p>
        </w:tc>
        <w:tc>
          <w:tcPr>
            <w:tcW w:w="2112" w:type="dxa"/>
            <w:shd w:val="clear" w:color="auto" w:fill="auto"/>
            <w:noWrap/>
            <w:vAlign w:val="center"/>
            <w:hideMark/>
          </w:tcPr>
          <w:p w14:paraId="75908D6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member_token</w:t>
            </w:r>
          </w:p>
        </w:tc>
        <w:tc>
          <w:tcPr>
            <w:tcW w:w="1731" w:type="dxa"/>
            <w:shd w:val="clear" w:color="auto" w:fill="auto"/>
            <w:noWrap/>
            <w:vAlign w:val="center"/>
            <w:hideMark/>
          </w:tcPr>
          <w:p w14:paraId="458CB7B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42712D3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oken untuk fitur "ingat saya"</w:t>
            </w:r>
          </w:p>
        </w:tc>
      </w:tr>
      <w:tr w:rsidR="006636B0" w:rsidRPr="006636B0" w14:paraId="623E478A" w14:textId="77777777" w:rsidTr="005D2B3B">
        <w:trPr>
          <w:trHeight w:val="300"/>
          <w:tblHeader/>
        </w:trPr>
        <w:tc>
          <w:tcPr>
            <w:tcW w:w="582" w:type="dxa"/>
            <w:shd w:val="clear" w:color="auto" w:fill="auto"/>
            <w:noWrap/>
            <w:vAlign w:val="center"/>
            <w:hideMark/>
          </w:tcPr>
          <w:p w14:paraId="615782C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6</w:t>
            </w:r>
          </w:p>
        </w:tc>
        <w:tc>
          <w:tcPr>
            <w:tcW w:w="2112" w:type="dxa"/>
            <w:shd w:val="clear" w:color="auto" w:fill="auto"/>
            <w:noWrap/>
            <w:vAlign w:val="center"/>
            <w:hideMark/>
          </w:tcPr>
          <w:p w14:paraId="7542362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e</w:t>
            </w:r>
          </w:p>
        </w:tc>
        <w:tc>
          <w:tcPr>
            <w:tcW w:w="1731" w:type="dxa"/>
            <w:shd w:val="clear" w:color="auto" w:fill="auto"/>
            <w:noWrap/>
            <w:vAlign w:val="center"/>
            <w:hideMark/>
          </w:tcPr>
          <w:p w14:paraId="0825940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24AB7F4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a penggua</w:t>
            </w:r>
          </w:p>
        </w:tc>
      </w:tr>
      <w:tr w:rsidR="006636B0" w:rsidRPr="006636B0" w14:paraId="5C74E339" w14:textId="77777777" w:rsidTr="005D2B3B">
        <w:trPr>
          <w:trHeight w:val="300"/>
          <w:tblHeader/>
        </w:trPr>
        <w:tc>
          <w:tcPr>
            <w:tcW w:w="582" w:type="dxa"/>
            <w:shd w:val="clear" w:color="auto" w:fill="auto"/>
            <w:noWrap/>
            <w:vAlign w:val="center"/>
            <w:hideMark/>
          </w:tcPr>
          <w:p w14:paraId="0A4B724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7</w:t>
            </w:r>
          </w:p>
        </w:tc>
        <w:tc>
          <w:tcPr>
            <w:tcW w:w="2112" w:type="dxa"/>
            <w:shd w:val="clear" w:color="auto" w:fill="auto"/>
            <w:noWrap/>
            <w:vAlign w:val="center"/>
            <w:hideMark/>
          </w:tcPr>
          <w:p w14:paraId="0B6C761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hone</w:t>
            </w:r>
          </w:p>
        </w:tc>
        <w:tc>
          <w:tcPr>
            <w:tcW w:w="1731" w:type="dxa"/>
            <w:shd w:val="clear" w:color="auto" w:fill="auto"/>
            <w:noWrap/>
            <w:vAlign w:val="center"/>
            <w:hideMark/>
          </w:tcPr>
          <w:p w14:paraId="5AFA6DA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44E5738"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omor hp pengguna</w:t>
            </w:r>
          </w:p>
        </w:tc>
      </w:tr>
      <w:tr w:rsidR="006636B0" w:rsidRPr="006636B0" w14:paraId="37808EFB" w14:textId="77777777" w:rsidTr="005D2B3B">
        <w:trPr>
          <w:trHeight w:val="300"/>
          <w:tblHeader/>
        </w:trPr>
        <w:tc>
          <w:tcPr>
            <w:tcW w:w="582" w:type="dxa"/>
            <w:shd w:val="clear" w:color="auto" w:fill="auto"/>
            <w:noWrap/>
            <w:vAlign w:val="center"/>
            <w:hideMark/>
          </w:tcPr>
          <w:p w14:paraId="0B3DE06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8</w:t>
            </w:r>
          </w:p>
        </w:tc>
        <w:tc>
          <w:tcPr>
            <w:tcW w:w="2112" w:type="dxa"/>
            <w:shd w:val="clear" w:color="auto" w:fill="auto"/>
            <w:noWrap/>
            <w:vAlign w:val="center"/>
            <w:hideMark/>
          </w:tcPr>
          <w:p w14:paraId="5FD7332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gender</w:t>
            </w:r>
          </w:p>
        </w:tc>
        <w:tc>
          <w:tcPr>
            <w:tcW w:w="1731" w:type="dxa"/>
            <w:shd w:val="clear" w:color="auto" w:fill="auto"/>
            <w:noWrap/>
            <w:vAlign w:val="center"/>
            <w:hideMark/>
          </w:tcPr>
          <w:p w14:paraId="5DD12CB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3CAC428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jenis kelamin pengguna</w:t>
            </w:r>
          </w:p>
        </w:tc>
      </w:tr>
      <w:tr w:rsidR="006636B0" w:rsidRPr="006636B0" w14:paraId="448092F0" w14:textId="77777777" w:rsidTr="005D2B3B">
        <w:trPr>
          <w:trHeight w:val="300"/>
          <w:tblHeader/>
        </w:trPr>
        <w:tc>
          <w:tcPr>
            <w:tcW w:w="582" w:type="dxa"/>
            <w:shd w:val="clear" w:color="auto" w:fill="auto"/>
            <w:noWrap/>
            <w:vAlign w:val="center"/>
            <w:hideMark/>
          </w:tcPr>
          <w:p w14:paraId="59FA0288"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9</w:t>
            </w:r>
          </w:p>
        </w:tc>
        <w:tc>
          <w:tcPr>
            <w:tcW w:w="2112" w:type="dxa"/>
            <w:shd w:val="clear" w:color="auto" w:fill="auto"/>
            <w:noWrap/>
            <w:vAlign w:val="center"/>
            <w:hideMark/>
          </w:tcPr>
          <w:p w14:paraId="674002F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ole</w:t>
            </w:r>
          </w:p>
        </w:tc>
        <w:tc>
          <w:tcPr>
            <w:tcW w:w="1731" w:type="dxa"/>
            <w:shd w:val="clear" w:color="auto" w:fill="auto"/>
            <w:noWrap/>
            <w:vAlign w:val="center"/>
            <w:hideMark/>
          </w:tcPr>
          <w:p w14:paraId="1DBE4BE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2872505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 xml:space="preserve">jabatan pengguna </w:t>
            </w:r>
          </w:p>
        </w:tc>
      </w:tr>
      <w:tr w:rsidR="006636B0" w:rsidRPr="006636B0" w14:paraId="22806E0D" w14:textId="77777777" w:rsidTr="005D2B3B">
        <w:trPr>
          <w:trHeight w:val="300"/>
          <w:tblHeader/>
        </w:trPr>
        <w:tc>
          <w:tcPr>
            <w:tcW w:w="582" w:type="dxa"/>
            <w:shd w:val="clear" w:color="auto" w:fill="auto"/>
            <w:noWrap/>
            <w:vAlign w:val="center"/>
            <w:hideMark/>
          </w:tcPr>
          <w:p w14:paraId="1391D4A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0</w:t>
            </w:r>
          </w:p>
        </w:tc>
        <w:tc>
          <w:tcPr>
            <w:tcW w:w="2112" w:type="dxa"/>
            <w:shd w:val="clear" w:color="auto" w:fill="auto"/>
            <w:noWrap/>
            <w:vAlign w:val="center"/>
            <w:hideMark/>
          </w:tcPr>
          <w:p w14:paraId="5C98183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vatar</w:t>
            </w:r>
          </w:p>
        </w:tc>
        <w:tc>
          <w:tcPr>
            <w:tcW w:w="1731" w:type="dxa"/>
            <w:shd w:val="clear" w:color="auto" w:fill="auto"/>
            <w:noWrap/>
            <w:vAlign w:val="center"/>
            <w:hideMark/>
          </w:tcPr>
          <w:p w14:paraId="51E587A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6D925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foto profil pengguna</w:t>
            </w:r>
          </w:p>
        </w:tc>
      </w:tr>
      <w:tr w:rsidR="006636B0" w:rsidRPr="006636B0" w14:paraId="2BF48AAF" w14:textId="77777777" w:rsidTr="005D2B3B">
        <w:trPr>
          <w:trHeight w:val="300"/>
          <w:tblHeader/>
        </w:trPr>
        <w:tc>
          <w:tcPr>
            <w:tcW w:w="582" w:type="dxa"/>
            <w:shd w:val="clear" w:color="auto" w:fill="auto"/>
            <w:noWrap/>
            <w:vAlign w:val="center"/>
            <w:hideMark/>
          </w:tcPr>
          <w:p w14:paraId="340AA77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1</w:t>
            </w:r>
          </w:p>
        </w:tc>
        <w:tc>
          <w:tcPr>
            <w:tcW w:w="2112" w:type="dxa"/>
            <w:shd w:val="clear" w:color="auto" w:fill="auto"/>
            <w:noWrap/>
            <w:vAlign w:val="center"/>
            <w:hideMark/>
          </w:tcPr>
          <w:p w14:paraId="17C64EC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_verified_at</w:t>
            </w:r>
          </w:p>
        </w:tc>
        <w:tc>
          <w:tcPr>
            <w:tcW w:w="1731" w:type="dxa"/>
            <w:shd w:val="clear" w:color="auto" w:fill="auto"/>
            <w:noWrap/>
            <w:vAlign w:val="center"/>
            <w:hideMark/>
          </w:tcPr>
          <w:p w14:paraId="2DC9E38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352A1F0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verifikasi email</w:t>
            </w:r>
          </w:p>
        </w:tc>
      </w:tr>
      <w:tr w:rsidR="006636B0" w:rsidRPr="006636B0" w14:paraId="1E45B0E4" w14:textId="77777777" w:rsidTr="005D2B3B">
        <w:trPr>
          <w:trHeight w:val="300"/>
          <w:tblHeader/>
        </w:trPr>
        <w:tc>
          <w:tcPr>
            <w:tcW w:w="582" w:type="dxa"/>
            <w:shd w:val="clear" w:color="auto" w:fill="auto"/>
            <w:noWrap/>
            <w:vAlign w:val="center"/>
            <w:hideMark/>
          </w:tcPr>
          <w:p w14:paraId="5F79382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2</w:t>
            </w:r>
          </w:p>
        </w:tc>
        <w:tc>
          <w:tcPr>
            <w:tcW w:w="2112" w:type="dxa"/>
            <w:shd w:val="clear" w:color="auto" w:fill="auto"/>
            <w:noWrap/>
            <w:vAlign w:val="center"/>
            <w:hideMark/>
          </w:tcPr>
          <w:p w14:paraId="486D506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reated_at</w:t>
            </w:r>
          </w:p>
        </w:tc>
        <w:tc>
          <w:tcPr>
            <w:tcW w:w="1731" w:type="dxa"/>
            <w:shd w:val="clear" w:color="auto" w:fill="auto"/>
            <w:noWrap/>
            <w:vAlign w:val="center"/>
            <w:hideMark/>
          </w:tcPr>
          <w:p w14:paraId="24B20D0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5DABAE2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buat</w:t>
            </w:r>
          </w:p>
        </w:tc>
      </w:tr>
      <w:tr w:rsidR="006636B0" w:rsidRPr="006636B0" w14:paraId="67D9C6E4" w14:textId="77777777" w:rsidTr="005D2B3B">
        <w:trPr>
          <w:trHeight w:val="300"/>
          <w:tblHeader/>
        </w:trPr>
        <w:tc>
          <w:tcPr>
            <w:tcW w:w="582" w:type="dxa"/>
            <w:tcBorders>
              <w:bottom w:val="single" w:sz="4" w:space="0" w:color="auto"/>
            </w:tcBorders>
            <w:shd w:val="clear" w:color="auto" w:fill="auto"/>
            <w:noWrap/>
            <w:vAlign w:val="center"/>
            <w:hideMark/>
          </w:tcPr>
          <w:p w14:paraId="729FEBA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3</w:t>
            </w:r>
          </w:p>
        </w:tc>
        <w:tc>
          <w:tcPr>
            <w:tcW w:w="2112" w:type="dxa"/>
            <w:tcBorders>
              <w:bottom w:val="single" w:sz="4" w:space="0" w:color="auto"/>
            </w:tcBorders>
            <w:shd w:val="clear" w:color="auto" w:fill="auto"/>
            <w:noWrap/>
            <w:vAlign w:val="center"/>
            <w:hideMark/>
          </w:tcPr>
          <w:p w14:paraId="7C21254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updated_at</w:t>
            </w:r>
          </w:p>
        </w:tc>
        <w:tc>
          <w:tcPr>
            <w:tcW w:w="1731" w:type="dxa"/>
            <w:tcBorders>
              <w:bottom w:val="single" w:sz="4" w:space="0" w:color="auto"/>
            </w:tcBorders>
            <w:shd w:val="clear" w:color="auto" w:fill="auto"/>
            <w:noWrap/>
            <w:vAlign w:val="center"/>
            <w:hideMark/>
          </w:tcPr>
          <w:p w14:paraId="1EA14342"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tcBorders>
              <w:bottom w:val="single" w:sz="4" w:space="0" w:color="auto"/>
            </w:tcBorders>
            <w:shd w:val="clear" w:color="auto" w:fill="auto"/>
            <w:noWrap/>
            <w:vAlign w:val="center"/>
            <w:hideMark/>
          </w:tcPr>
          <w:p w14:paraId="2B9E02A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edit</w:t>
            </w:r>
          </w:p>
        </w:tc>
      </w:tr>
    </w:tbl>
    <w:p w14:paraId="7D5D7038" w14:textId="77777777" w:rsidR="00C45E50" w:rsidRDefault="00C45E50" w:rsidP="005511F5"/>
    <w:p w14:paraId="1DC7A2B0" w14:textId="73E6FBBF" w:rsidR="00C07D19" w:rsidRDefault="00C07D19" w:rsidP="00AA0B7A">
      <w:pPr>
        <w:pStyle w:val="SubBabIIIII"/>
        <w:ind w:left="709" w:hanging="709"/>
      </w:pPr>
      <w:r>
        <w:t>Tabel</w:t>
      </w:r>
      <w:r w:rsidR="00EC4B4D">
        <w:t xml:space="preserve"> G</w:t>
      </w:r>
      <w:r>
        <w:t>edung</w:t>
      </w:r>
    </w:p>
    <w:p w14:paraId="00C0046C" w14:textId="77777777" w:rsidR="002B46A3" w:rsidRDefault="00AA0B7A" w:rsidP="002B46A3">
      <w:pPr>
        <w:ind w:firstLine="709"/>
      </w:pPr>
      <w:r>
        <w:t>Tabel gedung (offices) digunakan untuk meyimpan data</w:t>
      </w:r>
      <w:r w:rsidR="00B97B61">
        <w:t xml:space="preserve"> gedung</w:t>
      </w:r>
      <w:r>
        <w:t>.</w:t>
      </w:r>
      <w:r w:rsidR="005511F5">
        <w:t xml:space="preserve"> Pada sistem penguncian pintu gedung</w:t>
      </w:r>
      <w:r w:rsidR="00B97B61">
        <w:t xml:space="preserve"> ini</w:t>
      </w:r>
      <w:r w:rsidR="005511F5">
        <w:t xml:space="preserve"> terdapat beberapa gedung dengan masing-masing operator yang mengatur pengelolaan kunci gedung. Struktur dari tabel gedung </w:t>
      </w:r>
      <w:r w:rsidR="002B46A3">
        <w:t>dapat dilihat pada tabel x.x berikut :</w:t>
      </w:r>
    </w:p>
    <w:p w14:paraId="7D4C5502" w14:textId="77777777" w:rsidR="00B97B61" w:rsidRDefault="00B97B61" w:rsidP="002B46A3"/>
    <w:p w14:paraId="66B58492" w14:textId="600E72F9" w:rsidR="00B0139B" w:rsidRDefault="00B0139B" w:rsidP="00B0139B">
      <w:r>
        <w:t>Tabel Gedung</w:t>
      </w:r>
    </w:p>
    <w:tbl>
      <w:tblPr>
        <w:tblW w:w="7938" w:type="dxa"/>
        <w:tblInd w:w="108" w:type="dxa"/>
        <w:tblLook w:val="04A0" w:firstRow="1" w:lastRow="0" w:firstColumn="1" w:lastColumn="0" w:noHBand="0" w:noVBand="1"/>
      </w:tblPr>
      <w:tblGrid>
        <w:gridCol w:w="567"/>
        <w:gridCol w:w="2127"/>
        <w:gridCol w:w="1701"/>
        <w:gridCol w:w="3543"/>
      </w:tblGrid>
      <w:tr w:rsidR="005D2B3B" w:rsidRPr="005D2B3B" w14:paraId="33641503" w14:textId="77777777" w:rsidTr="005D2B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294DF648" w14:textId="77777777" w:rsidR="005D2B3B" w:rsidRPr="005D2B3B" w:rsidRDefault="005D2B3B" w:rsidP="005D2B3B">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2EEDED17"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8AD6963"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FB0F998"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5D2B3B" w:rsidRPr="005D2B3B" w14:paraId="48D1BC33" w14:textId="77777777" w:rsidTr="005D2B3B">
        <w:trPr>
          <w:trHeight w:val="300"/>
        </w:trPr>
        <w:tc>
          <w:tcPr>
            <w:tcW w:w="567" w:type="dxa"/>
            <w:tcBorders>
              <w:top w:val="single" w:sz="4" w:space="0" w:color="auto"/>
              <w:left w:val="nil"/>
              <w:bottom w:val="nil"/>
              <w:right w:val="nil"/>
            </w:tcBorders>
            <w:shd w:val="clear" w:color="auto" w:fill="auto"/>
            <w:noWrap/>
            <w:vAlign w:val="center"/>
            <w:hideMark/>
          </w:tcPr>
          <w:p w14:paraId="2186D0EF"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4C0A272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C8DFF0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2E7E92C8"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kunci primer tabel</w:t>
            </w:r>
          </w:p>
        </w:tc>
      </w:tr>
      <w:tr w:rsidR="005D2B3B" w:rsidRPr="005D2B3B" w14:paraId="1EB9B5E8" w14:textId="77777777" w:rsidTr="005D2B3B">
        <w:trPr>
          <w:trHeight w:val="300"/>
        </w:trPr>
        <w:tc>
          <w:tcPr>
            <w:tcW w:w="567" w:type="dxa"/>
            <w:tcBorders>
              <w:top w:val="nil"/>
              <w:left w:val="nil"/>
              <w:bottom w:val="nil"/>
              <w:right w:val="nil"/>
            </w:tcBorders>
            <w:shd w:val="clear" w:color="auto" w:fill="auto"/>
            <w:noWrap/>
            <w:vAlign w:val="center"/>
            <w:hideMark/>
          </w:tcPr>
          <w:p w14:paraId="312DDD8D"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479928B6"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59BBBAB0"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1F5D35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referensi operator gedung</w:t>
            </w:r>
          </w:p>
        </w:tc>
      </w:tr>
      <w:tr w:rsidR="005D2B3B" w:rsidRPr="005D2B3B" w14:paraId="23F86E48" w14:textId="77777777" w:rsidTr="005D2B3B">
        <w:trPr>
          <w:trHeight w:val="300"/>
        </w:trPr>
        <w:tc>
          <w:tcPr>
            <w:tcW w:w="567" w:type="dxa"/>
            <w:tcBorders>
              <w:top w:val="nil"/>
              <w:left w:val="nil"/>
              <w:bottom w:val="nil"/>
              <w:right w:val="nil"/>
            </w:tcBorders>
            <w:shd w:val="clear" w:color="auto" w:fill="auto"/>
            <w:noWrap/>
            <w:vAlign w:val="center"/>
            <w:hideMark/>
          </w:tcPr>
          <w:p w14:paraId="55843E13"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4D4E52F7"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50D1B56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182A25C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a gedung</w:t>
            </w:r>
          </w:p>
        </w:tc>
      </w:tr>
      <w:tr w:rsidR="005D2B3B" w:rsidRPr="005D2B3B" w14:paraId="172CF129" w14:textId="77777777" w:rsidTr="005D2B3B">
        <w:trPr>
          <w:trHeight w:val="300"/>
        </w:trPr>
        <w:tc>
          <w:tcPr>
            <w:tcW w:w="567" w:type="dxa"/>
            <w:tcBorders>
              <w:top w:val="nil"/>
              <w:left w:val="nil"/>
              <w:right w:val="nil"/>
            </w:tcBorders>
            <w:shd w:val="clear" w:color="auto" w:fill="auto"/>
            <w:noWrap/>
            <w:vAlign w:val="center"/>
            <w:hideMark/>
          </w:tcPr>
          <w:p w14:paraId="0CAB86F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2B657E2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FA5A8DC"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414BE214"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buat</w:t>
            </w:r>
          </w:p>
        </w:tc>
      </w:tr>
      <w:tr w:rsidR="005D2B3B" w:rsidRPr="005D2B3B" w14:paraId="11780D70" w14:textId="77777777" w:rsidTr="005D2B3B">
        <w:trPr>
          <w:trHeight w:val="300"/>
        </w:trPr>
        <w:tc>
          <w:tcPr>
            <w:tcW w:w="567" w:type="dxa"/>
            <w:tcBorders>
              <w:top w:val="nil"/>
              <w:left w:val="nil"/>
              <w:bottom w:val="single" w:sz="4" w:space="0" w:color="auto"/>
              <w:right w:val="nil"/>
            </w:tcBorders>
            <w:shd w:val="clear" w:color="auto" w:fill="auto"/>
            <w:noWrap/>
            <w:vAlign w:val="center"/>
            <w:hideMark/>
          </w:tcPr>
          <w:p w14:paraId="322C67D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6C989AE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57BEDDB"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6E60C525"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edit</w:t>
            </w:r>
          </w:p>
        </w:tc>
      </w:tr>
    </w:tbl>
    <w:p w14:paraId="617655BC" w14:textId="77777777" w:rsidR="002B46A3" w:rsidRDefault="002B46A3" w:rsidP="002B46A3">
      <w:pPr>
        <w:pStyle w:val="SubBabIIIII"/>
        <w:numPr>
          <w:ilvl w:val="0"/>
          <w:numId w:val="0"/>
        </w:numPr>
        <w:ind w:left="709"/>
      </w:pPr>
    </w:p>
    <w:p w14:paraId="2FDFFAE9" w14:textId="1B6AD74D" w:rsidR="00C07D19" w:rsidRDefault="00C07D19" w:rsidP="00AA0B7A">
      <w:pPr>
        <w:pStyle w:val="SubBabIIIII"/>
        <w:ind w:left="709" w:hanging="709"/>
      </w:pPr>
      <w:r>
        <w:t>Tabel</w:t>
      </w:r>
      <w:r w:rsidR="00EC4B4D">
        <w:t xml:space="preserve"> P</w:t>
      </w:r>
      <w:r>
        <w:t>intu</w:t>
      </w:r>
    </w:p>
    <w:p w14:paraId="5FF9AAA8" w14:textId="77777777" w:rsidR="002B46A3" w:rsidRDefault="00AA0B7A" w:rsidP="002B46A3">
      <w:pPr>
        <w:ind w:firstLine="709"/>
      </w:pPr>
      <w:r>
        <w:t>Tabel pintu (doors) digunakan untuk me</w:t>
      </w:r>
      <w:r w:rsidR="00B97B61">
        <w:t>n</w:t>
      </w:r>
      <w:r>
        <w:t>yimpan data pintu pada setiap gedung.</w:t>
      </w:r>
      <w:r w:rsidR="00B97B61">
        <w:t xml:space="preserve"> Tabel pintu akan memberikan informasi terkait pintu seperti status koneksi dan status penguncian. Struktur dari tabel pintu </w:t>
      </w:r>
      <w:r w:rsidR="002B46A3">
        <w:t>dapat dilihat pada tabel x.x berikut :</w:t>
      </w:r>
    </w:p>
    <w:p w14:paraId="09EF599A" w14:textId="13C3F779" w:rsidR="00AA0B7A" w:rsidRDefault="00AA0B7A" w:rsidP="002B46A3">
      <w:pPr>
        <w:ind w:firstLine="709"/>
      </w:pPr>
    </w:p>
    <w:p w14:paraId="10C71FDA" w14:textId="64976BAE" w:rsidR="00B97B61" w:rsidRDefault="00B97B61" w:rsidP="00B97B61">
      <w:r>
        <w:t>Tabel Pintu</w:t>
      </w:r>
    </w:p>
    <w:tbl>
      <w:tblPr>
        <w:tblW w:w="7953" w:type="dxa"/>
        <w:tblInd w:w="108" w:type="dxa"/>
        <w:tblLook w:val="04A0" w:firstRow="1" w:lastRow="0" w:firstColumn="1" w:lastColumn="0" w:noHBand="0" w:noVBand="1"/>
      </w:tblPr>
      <w:tblGrid>
        <w:gridCol w:w="582"/>
        <w:gridCol w:w="2127"/>
        <w:gridCol w:w="1701"/>
        <w:gridCol w:w="3543"/>
      </w:tblGrid>
      <w:tr w:rsidR="00D33710" w:rsidRPr="00D33710" w14:paraId="48F8A306" w14:textId="77777777" w:rsidTr="00FF4D45">
        <w:trPr>
          <w:trHeight w:val="300"/>
        </w:trPr>
        <w:tc>
          <w:tcPr>
            <w:tcW w:w="582" w:type="dxa"/>
            <w:tcBorders>
              <w:top w:val="single" w:sz="4" w:space="0" w:color="auto"/>
              <w:left w:val="nil"/>
              <w:bottom w:val="single" w:sz="4" w:space="0" w:color="auto"/>
              <w:right w:val="nil"/>
            </w:tcBorders>
            <w:shd w:val="clear" w:color="auto" w:fill="auto"/>
            <w:noWrap/>
            <w:vAlign w:val="center"/>
            <w:hideMark/>
          </w:tcPr>
          <w:p w14:paraId="5CD3C29B" w14:textId="77777777" w:rsidR="00D33710" w:rsidRPr="00D33710" w:rsidRDefault="00D33710" w:rsidP="00D33710">
            <w:pPr>
              <w:spacing w:before="120"/>
              <w:jc w:val="center"/>
              <w:rPr>
                <w:rFonts w:eastAsia="Times New Roman" w:cs="Times New Roman"/>
                <w:b/>
                <w:color w:val="000000"/>
                <w:sz w:val="22"/>
                <w:lang w:val="en-US"/>
              </w:rPr>
            </w:pPr>
            <w:r w:rsidRPr="00D33710">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2DDA60D"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4C381039"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1DD329D5"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Keterangan</w:t>
            </w:r>
          </w:p>
        </w:tc>
      </w:tr>
      <w:tr w:rsidR="00D33710" w:rsidRPr="00D33710" w14:paraId="4C4993D4" w14:textId="77777777" w:rsidTr="00FF4D45">
        <w:trPr>
          <w:trHeight w:val="300"/>
        </w:trPr>
        <w:tc>
          <w:tcPr>
            <w:tcW w:w="582" w:type="dxa"/>
            <w:tcBorders>
              <w:top w:val="single" w:sz="4" w:space="0" w:color="auto"/>
              <w:left w:val="nil"/>
              <w:bottom w:val="nil"/>
              <w:right w:val="nil"/>
            </w:tcBorders>
            <w:shd w:val="clear" w:color="auto" w:fill="auto"/>
            <w:noWrap/>
            <w:vAlign w:val="center"/>
            <w:hideMark/>
          </w:tcPr>
          <w:p w14:paraId="0593046F"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41DD55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78E3B3B"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6830AFE"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rimer tabel</w:t>
            </w:r>
          </w:p>
        </w:tc>
      </w:tr>
      <w:tr w:rsidR="00D33710" w:rsidRPr="00D33710" w14:paraId="3A32EEC1" w14:textId="77777777" w:rsidTr="00FF4D45">
        <w:trPr>
          <w:trHeight w:val="300"/>
        </w:trPr>
        <w:tc>
          <w:tcPr>
            <w:tcW w:w="582" w:type="dxa"/>
            <w:tcBorders>
              <w:top w:val="nil"/>
              <w:left w:val="nil"/>
              <w:bottom w:val="nil"/>
              <w:right w:val="nil"/>
            </w:tcBorders>
            <w:shd w:val="clear" w:color="auto" w:fill="auto"/>
            <w:noWrap/>
            <w:vAlign w:val="center"/>
            <w:hideMark/>
          </w:tcPr>
          <w:p w14:paraId="3DB918E3"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00FC936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74AEE50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496046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referensi gedung</w:t>
            </w:r>
          </w:p>
        </w:tc>
      </w:tr>
      <w:tr w:rsidR="00D33710" w:rsidRPr="00D33710" w14:paraId="3CD33053" w14:textId="77777777" w:rsidTr="00FF4D45">
        <w:trPr>
          <w:trHeight w:val="300"/>
        </w:trPr>
        <w:tc>
          <w:tcPr>
            <w:tcW w:w="582" w:type="dxa"/>
            <w:tcBorders>
              <w:top w:val="nil"/>
              <w:left w:val="nil"/>
              <w:bottom w:val="nil"/>
              <w:right w:val="nil"/>
            </w:tcBorders>
            <w:shd w:val="clear" w:color="auto" w:fill="auto"/>
            <w:noWrap/>
            <w:vAlign w:val="center"/>
            <w:hideMark/>
          </w:tcPr>
          <w:p w14:paraId="4EFE4325"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0B62C4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ocket_id</w:t>
            </w:r>
          </w:p>
        </w:tc>
        <w:tc>
          <w:tcPr>
            <w:tcW w:w="1701" w:type="dxa"/>
            <w:tcBorders>
              <w:top w:val="nil"/>
              <w:left w:val="nil"/>
              <w:bottom w:val="nil"/>
              <w:right w:val="nil"/>
            </w:tcBorders>
            <w:shd w:val="clear" w:color="auto" w:fill="auto"/>
            <w:noWrap/>
            <w:vAlign w:val="center"/>
            <w:hideMark/>
          </w:tcPr>
          <w:p w14:paraId="672878F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6B51AD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entitas websocket</w:t>
            </w:r>
          </w:p>
        </w:tc>
      </w:tr>
      <w:tr w:rsidR="00D33710" w:rsidRPr="00D33710" w14:paraId="04C32889" w14:textId="77777777" w:rsidTr="00FF4D45">
        <w:trPr>
          <w:trHeight w:val="300"/>
        </w:trPr>
        <w:tc>
          <w:tcPr>
            <w:tcW w:w="582" w:type="dxa"/>
            <w:tcBorders>
              <w:top w:val="nil"/>
              <w:left w:val="nil"/>
              <w:bottom w:val="nil"/>
              <w:right w:val="nil"/>
            </w:tcBorders>
            <w:shd w:val="clear" w:color="auto" w:fill="auto"/>
            <w:noWrap/>
            <w:vAlign w:val="center"/>
            <w:hideMark/>
          </w:tcPr>
          <w:p w14:paraId="0CF1BCE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30E931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7D2C3D0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52E857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a pintu</w:t>
            </w:r>
          </w:p>
        </w:tc>
      </w:tr>
      <w:tr w:rsidR="00D33710" w:rsidRPr="00D33710" w14:paraId="4FE15F25" w14:textId="77777777" w:rsidTr="00FF4D45">
        <w:trPr>
          <w:trHeight w:val="300"/>
        </w:trPr>
        <w:tc>
          <w:tcPr>
            <w:tcW w:w="582" w:type="dxa"/>
            <w:tcBorders>
              <w:top w:val="nil"/>
              <w:left w:val="nil"/>
              <w:bottom w:val="nil"/>
              <w:right w:val="nil"/>
            </w:tcBorders>
            <w:shd w:val="clear" w:color="auto" w:fill="auto"/>
            <w:noWrap/>
            <w:vAlign w:val="center"/>
            <w:hideMark/>
          </w:tcPr>
          <w:p w14:paraId="4DF6BE60"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DF241F8"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name</w:t>
            </w:r>
          </w:p>
        </w:tc>
        <w:tc>
          <w:tcPr>
            <w:tcW w:w="1701" w:type="dxa"/>
            <w:tcBorders>
              <w:top w:val="nil"/>
              <w:left w:val="nil"/>
              <w:bottom w:val="nil"/>
              <w:right w:val="nil"/>
            </w:tcBorders>
            <w:shd w:val="clear" w:color="auto" w:fill="auto"/>
            <w:noWrap/>
            <w:vAlign w:val="center"/>
            <w:hideMark/>
          </w:tcPr>
          <w:p w14:paraId="21D9797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F14E6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sername pintu</w:t>
            </w:r>
          </w:p>
        </w:tc>
      </w:tr>
      <w:tr w:rsidR="00D33710" w:rsidRPr="00D33710" w14:paraId="02AF278A" w14:textId="77777777" w:rsidTr="00FF4D45">
        <w:trPr>
          <w:trHeight w:val="300"/>
        </w:trPr>
        <w:tc>
          <w:tcPr>
            <w:tcW w:w="582" w:type="dxa"/>
            <w:tcBorders>
              <w:top w:val="nil"/>
              <w:left w:val="nil"/>
              <w:bottom w:val="nil"/>
              <w:right w:val="nil"/>
            </w:tcBorders>
            <w:shd w:val="clear" w:color="auto" w:fill="auto"/>
            <w:noWrap/>
            <w:vAlign w:val="center"/>
            <w:hideMark/>
          </w:tcPr>
          <w:p w14:paraId="140BFD6A"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2B057F5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pass</w:t>
            </w:r>
          </w:p>
        </w:tc>
        <w:tc>
          <w:tcPr>
            <w:tcW w:w="1701" w:type="dxa"/>
            <w:tcBorders>
              <w:top w:val="nil"/>
              <w:left w:val="nil"/>
              <w:bottom w:val="nil"/>
              <w:right w:val="nil"/>
            </w:tcBorders>
            <w:shd w:val="clear" w:color="auto" w:fill="auto"/>
            <w:noWrap/>
            <w:vAlign w:val="center"/>
            <w:hideMark/>
          </w:tcPr>
          <w:p w14:paraId="0CF3BA9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7D495E2F"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password pintu</w:t>
            </w:r>
          </w:p>
        </w:tc>
      </w:tr>
      <w:tr w:rsidR="00D33710" w:rsidRPr="00D33710" w14:paraId="082291C7" w14:textId="77777777" w:rsidTr="00FF4D45">
        <w:trPr>
          <w:trHeight w:val="300"/>
        </w:trPr>
        <w:tc>
          <w:tcPr>
            <w:tcW w:w="582" w:type="dxa"/>
            <w:tcBorders>
              <w:top w:val="nil"/>
              <w:left w:val="nil"/>
              <w:bottom w:val="nil"/>
              <w:right w:val="nil"/>
            </w:tcBorders>
            <w:shd w:val="clear" w:color="auto" w:fill="auto"/>
            <w:noWrap/>
            <w:vAlign w:val="center"/>
            <w:hideMark/>
          </w:tcPr>
          <w:p w14:paraId="148C935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6FFDC2B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ey</w:t>
            </w:r>
          </w:p>
        </w:tc>
        <w:tc>
          <w:tcPr>
            <w:tcW w:w="1701" w:type="dxa"/>
            <w:tcBorders>
              <w:top w:val="nil"/>
              <w:left w:val="nil"/>
              <w:bottom w:val="nil"/>
              <w:right w:val="nil"/>
            </w:tcBorders>
            <w:shd w:val="clear" w:color="auto" w:fill="auto"/>
            <w:noWrap/>
            <w:vAlign w:val="center"/>
            <w:hideMark/>
          </w:tcPr>
          <w:p w14:paraId="75237085"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6BA0853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intu</w:t>
            </w:r>
          </w:p>
        </w:tc>
      </w:tr>
      <w:tr w:rsidR="00D33710" w:rsidRPr="00D33710" w14:paraId="5408F94D" w14:textId="77777777" w:rsidTr="00FF4D45">
        <w:trPr>
          <w:trHeight w:val="300"/>
        </w:trPr>
        <w:tc>
          <w:tcPr>
            <w:tcW w:w="582" w:type="dxa"/>
            <w:tcBorders>
              <w:top w:val="nil"/>
              <w:left w:val="nil"/>
              <w:bottom w:val="nil"/>
              <w:right w:val="nil"/>
            </w:tcBorders>
            <w:shd w:val="clear" w:color="auto" w:fill="auto"/>
            <w:noWrap/>
            <w:vAlign w:val="center"/>
            <w:hideMark/>
          </w:tcPr>
          <w:p w14:paraId="313F4534"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634EA16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s_lock</w:t>
            </w:r>
          </w:p>
        </w:tc>
        <w:tc>
          <w:tcPr>
            <w:tcW w:w="1701" w:type="dxa"/>
            <w:tcBorders>
              <w:top w:val="nil"/>
              <w:left w:val="nil"/>
              <w:bottom w:val="nil"/>
              <w:right w:val="nil"/>
            </w:tcBorders>
            <w:shd w:val="clear" w:color="auto" w:fill="auto"/>
            <w:noWrap/>
            <w:vAlign w:val="center"/>
            <w:hideMark/>
          </w:tcPr>
          <w:p w14:paraId="5A939B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6BC7335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tatus penguncia</w:t>
            </w:r>
          </w:p>
        </w:tc>
      </w:tr>
      <w:tr w:rsidR="00D33710" w:rsidRPr="00D33710" w14:paraId="5B304B0E" w14:textId="77777777" w:rsidTr="00FF4D45">
        <w:trPr>
          <w:trHeight w:val="300"/>
        </w:trPr>
        <w:tc>
          <w:tcPr>
            <w:tcW w:w="582" w:type="dxa"/>
            <w:tcBorders>
              <w:top w:val="nil"/>
              <w:left w:val="nil"/>
              <w:right w:val="nil"/>
            </w:tcBorders>
            <w:shd w:val="clear" w:color="auto" w:fill="auto"/>
            <w:noWrap/>
            <w:vAlign w:val="center"/>
            <w:hideMark/>
          </w:tcPr>
          <w:p w14:paraId="7750EC7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9</w:t>
            </w:r>
          </w:p>
        </w:tc>
        <w:tc>
          <w:tcPr>
            <w:tcW w:w="2127" w:type="dxa"/>
            <w:tcBorders>
              <w:top w:val="nil"/>
              <w:left w:val="nil"/>
              <w:right w:val="nil"/>
            </w:tcBorders>
            <w:shd w:val="clear" w:color="auto" w:fill="auto"/>
            <w:noWrap/>
            <w:vAlign w:val="center"/>
            <w:hideMark/>
          </w:tcPr>
          <w:p w14:paraId="768B935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3A0B78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27AE0CDD"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buat</w:t>
            </w:r>
          </w:p>
        </w:tc>
      </w:tr>
      <w:tr w:rsidR="00D33710" w:rsidRPr="00D33710" w14:paraId="5C4BB6F3" w14:textId="77777777" w:rsidTr="00FF4D45">
        <w:trPr>
          <w:trHeight w:val="300"/>
        </w:trPr>
        <w:tc>
          <w:tcPr>
            <w:tcW w:w="582" w:type="dxa"/>
            <w:tcBorders>
              <w:top w:val="nil"/>
              <w:left w:val="nil"/>
              <w:bottom w:val="single" w:sz="4" w:space="0" w:color="auto"/>
              <w:right w:val="nil"/>
            </w:tcBorders>
            <w:shd w:val="clear" w:color="auto" w:fill="auto"/>
            <w:noWrap/>
            <w:vAlign w:val="center"/>
            <w:hideMark/>
          </w:tcPr>
          <w:p w14:paraId="66BC50F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0</w:t>
            </w:r>
          </w:p>
        </w:tc>
        <w:tc>
          <w:tcPr>
            <w:tcW w:w="2127" w:type="dxa"/>
            <w:tcBorders>
              <w:top w:val="nil"/>
              <w:left w:val="nil"/>
              <w:bottom w:val="single" w:sz="4" w:space="0" w:color="auto"/>
              <w:right w:val="nil"/>
            </w:tcBorders>
            <w:shd w:val="clear" w:color="auto" w:fill="auto"/>
            <w:noWrap/>
            <w:vAlign w:val="center"/>
            <w:hideMark/>
          </w:tcPr>
          <w:p w14:paraId="617A2D3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2725F7B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69C112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edit</w:t>
            </w:r>
          </w:p>
        </w:tc>
      </w:tr>
    </w:tbl>
    <w:p w14:paraId="200AD724" w14:textId="77777777" w:rsidR="00B97B61" w:rsidRDefault="00B97B61" w:rsidP="00B97B61"/>
    <w:p w14:paraId="76857EF8" w14:textId="230E40D7" w:rsidR="00C07D19" w:rsidRDefault="00C07D19" w:rsidP="00AA0B7A">
      <w:pPr>
        <w:pStyle w:val="SubBabIIIII"/>
        <w:ind w:left="709" w:hanging="709"/>
      </w:pPr>
      <w:r>
        <w:t>Tabel</w:t>
      </w:r>
      <w:r w:rsidR="00EC4B4D">
        <w:t xml:space="preserve"> J</w:t>
      </w:r>
      <w:r>
        <w:t>adwal</w:t>
      </w:r>
    </w:p>
    <w:p w14:paraId="227EACC3" w14:textId="77777777" w:rsidR="002B46A3" w:rsidRDefault="00AA0B7A" w:rsidP="002B46A3">
      <w:pPr>
        <w:ind w:firstLine="709"/>
      </w:pPr>
      <w:r>
        <w:t>Tabel jadwal (schedules) digunak</w:t>
      </w:r>
      <w:r w:rsidR="006B6B5B">
        <w:t>a</w:t>
      </w:r>
      <w:r>
        <w:t>n untuk menyimpan jadwal operasional pintu secara otomatis</w:t>
      </w:r>
      <w:r w:rsidR="006B6B5B">
        <w:t xml:space="preserve">. Pada sistem penguncian pintu gedung ini terdapat fitur yang memungkinkan operator untuk mengatur pintu terbuka dan terkunci secara otomatis pada rentang waktu tertentu. Struktur dari tabel jadwal </w:t>
      </w:r>
      <w:r w:rsidR="002B46A3">
        <w:t>dapat dilihat pada tabel x.x berikut :</w:t>
      </w:r>
    </w:p>
    <w:p w14:paraId="2B2C73D6" w14:textId="0814D6BC" w:rsidR="006B6B5B" w:rsidRDefault="006B6B5B" w:rsidP="002B46A3">
      <w:pPr>
        <w:ind w:firstLine="709"/>
      </w:pPr>
    </w:p>
    <w:p w14:paraId="70B66CBC" w14:textId="77777777" w:rsidR="002B46A3" w:rsidRDefault="002B46A3" w:rsidP="002B46A3">
      <w:pPr>
        <w:ind w:firstLine="709"/>
      </w:pPr>
    </w:p>
    <w:p w14:paraId="21765578" w14:textId="77777777" w:rsidR="002B46A3" w:rsidRDefault="002B46A3" w:rsidP="002B46A3">
      <w:pPr>
        <w:ind w:firstLine="709"/>
      </w:pPr>
    </w:p>
    <w:p w14:paraId="23F3CB8D" w14:textId="6273F62B" w:rsidR="006B6B5B" w:rsidRDefault="006B6B5B" w:rsidP="006B6B5B">
      <w:r>
        <w:lastRenderedPageBreak/>
        <w:t>Tabel Jadwal</w:t>
      </w:r>
    </w:p>
    <w:tbl>
      <w:tblPr>
        <w:tblW w:w="7938" w:type="dxa"/>
        <w:tblInd w:w="108" w:type="dxa"/>
        <w:tblLook w:val="04A0" w:firstRow="1" w:lastRow="0" w:firstColumn="1" w:lastColumn="0" w:noHBand="0" w:noVBand="1"/>
      </w:tblPr>
      <w:tblGrid>
        <w:gridCol w:w="567"/>
        <w:gridCol w:w="2127"/>
        <w:gridCol w:w="1701"/>
        <w:gridCol w:w="3543"/>
      </w:tblGrid>
      <w:tr w:rsidR="002D110F" w:rsidRPr="002D110F" w14:paraId="6B69D662" w14:textId="77777777" w:rsidTr="002D110F">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36EEA419" w14:textId="77777777" w:rsidR="002D110F" w:rsidRPr="002D110F" w:rsidRDefault="002D110F" w:rsidP="002D110F">
            <w:pPr>
              <w:spacing w:before="120"/>
              <w:jc w:val="center"/>
              <w:rPr>
                <w:rFonts w:eastAsia="Times New Roman" w:cs="Times New Roman"/>
                <w:b/>
                <w:color w:val="000000"/>
                <w:sz w:val="22"/>
                <w:lang w:val="en-US"/>
              </w:rPr>
            </w:pPr>
            <w:r w:rsidRPr="002D110F">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7C1A24E6"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1206993F"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231CBF2"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Keterangan</w:t>
            </w:r>
          </w:p>
        </w:tc>
      </w:tr>
      <w:tr w:rsidR="002D110F" w:rsidRPr="002D110F" w14:paraId="120128D7" w14:textId="77777777" w:rsidTr="002D110F">
        <w:trPr>
          <w:trHeight w:val="300"/>
        </w:trPr>
        <w:tc>
          <w:tcPr>
            <w:tcW w:w="567" w:type="dxa"/>
            <w:tcBorders>
              <w:top w:val="single" w:sz="4" w:space="0" w:color="auto"/>
              <w:left w:val="nil"/>
              <w:bottom w:val="nil"/>
              <w:right w:val="nil"/>
            </w:tcBorders>
            <w:shd w:val="clear" w:color="auto" w:fill="auto"/>
            <w:noWrap/>
            <w:vAlign w:val="center"/>
            <w:hideMark/>
          </w:tcPr>
          <w:p w14:paraId="565254C7"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2F8B34C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A74920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51216C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kunci primer tabel</w:t>
            </w:r>
          </w:p>
        </w:tc>
      </w:tr>
      <w:tr w:rsidR="002D110F" w:rsidRPr="002D110F" w14:paraId="05854126" w14:textId="77777777" w:rsidTr="002D110F">
        <w:trPr>
          <w:trHeight w:val="300"/>
        </w:trPr>
        <w:tc>
          <w:tcPr>
            <w:tcW w:w="567" w:type="dxa"/>
            <w:tcBorders>
              <w:top w:val="nil"/>
              <w:left w:val="nil"/>
              <w:bottom w:val="nil"/>
              <w:right w:val="nil"/>
            </w:tcBorders>
            <w:shd w:val="clear" w:color="auto" w:fill="auto"/>
            <w:noWrap/>
            <w:vAlign w:val="center"/>
            <w:hideMark/>
          </w:tcPr>
          <w:p w14:paraId="5188715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7A70B0A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5036E52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5017F80"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referensi gedung</w:t>
            </w:r>
          </w:p>
        </w:tc>
      </w:tr>
      <w:tr w:rsidR="002D110F" w:rsidRPr="002D110F" w14:paraId="1DD90653" w14:textId="77777777" w:rsidTr="002D110F">
        <w:trPr>
          <w:trHeight w:val="300"/>
        </w:trPr>
        <w:tc>
          <w:tcPr>
            <w:tcW w:w="567" w:type="dxa"/>
            <w:tcBorders>
              <w:top w:val="nil"/>
              <w:left w:val="nil"/>
              <w:bottom w:val="nil"/>
              <w:right w:val="nil"/>
            </w:tcBorders>
            <w:shd w:val="clear" w:color="auto" w:fill="auto"/>
            <w:noWrap/>
            <w:vAlign w:val="center"/>
            <w:hideMark/>
          </w:tcPr>
          <w:p w14:paraId="6420F4A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5F562D5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0817374F"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7DB1821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a jadwal</w:t>
            </w:r>
          </w:p>
        </w:tc>
      </w:tr>
      <w:tr w:rsidR="002D110F" w:rsidRPr="002D110F" w14:paraId="0B0CAAAE" w14:textId="77777777" w:rsidTr="002D110F">
        <w:trPr>
          <w:trHeight w:val="300"/>
        </w:trPr>
        <w:tc>
          <w:tcPr>
            <w:tcW w:w="567" w:type="dxa"/>
            <w:tcBorders>
              <w:top w:val="nil"/>
              <w:left w:val="nil"/>
              <w:bottom w:val="nil"/>
              <w:right w:val="nil"/>
            </w:tcBorders>
            <w:shd w:val="clear" w:color="auto" w:fill="auto"/>
            <w:noWrap/>
            <w:vAlign w:val="center"/>
            <w:hideMark/>
          </w:tcPr>
          <w:p w14:paraId="29D460C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391050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7D7B0F3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502E4B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mulai</w:t>
            </w:r>
          </w:p>
        </w:tc>
      </w:tr>
      <w:tr w:rsidR="002D110F" w:rsidRPr="002D110F" w14:paraId="10FCF7B2" w14:textId="77777777" w:rsidTr="002D110F">
        <w:trPr>
          <w:trHeight w:val="300"/>
        </w:trPr>
        <w:tc>
          <w:tcPr>
            <w:tcW w:w="567" w:type="dxa"/>
            <w:tcBorders>
              <w:top w:val="nil"/>
              <w:left w:val="nil"/>
              <w:bottom w:val="nil"/>
              <w:right w:val="nil"/>
            </w:tcBorders>
            <w:shd w:val="clear" w:color="auto" w:fill="auto"/>
            <w:noWrap/>
            <w:vAlign w:val="center"/>
            <w:hideMark/>
          </w:tcPr>
          <w:p w14:paraId="7FFC8E3A"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16E9500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0FB06AF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E0496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berakhir</w:t>
            </w:r>
          </w:p>
        </w:tc>
      </w:tr>
      <w:tr w:rsidR="002D110F" w:rsidRPr="002D110F" w14:paraId="154F852A" w14:textId="77777777" w:rsidTr="002D110F">
        <w:trPr>
          <w:trHeight w:val="300"/>
        </w:trPr>
        <w:tc>
          <w:tcPr>
            <w:tcW w:w="567" w:type="dxa"/>
            <w:tcBorders>
              <w:top w:val="nil"/>
              <w:left w:val="nil"/>
              <w:bottom w:val="nil"/>
              <w:right w:val="nil"/>
            </w:tcBorders>
            <w:shd w:val="clear" w:color="auto" w:fill="auto"/>
            <w:noWrap/>
            <w:vAlign w:val="center"/>
            <w:hideMark/>
          </w:tcPr>
          <w:p w14:paraId="53B7171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31FDCCB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0A41A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6287F85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mulai</w:t>
            </w:r>
          </w:p>
        </w:tc>
      </w:tr>
      <w:tr w:rsidR="002D110F" w:rsidRPr="002D110F" w14:paraId="3FD2D395" w14:textId="77777777" w:rsidTr="002D110F">
        <w:trPr>
          <w:trHeight w:val="300"/>
        </w:trPr>
        <w:tc>
          <w:tcPr>
            <w:tcW w:w="567" w:type="dxa"/>
            <w:tcBorders>
              <w:top w:val="nil"/>
              <w:left w:val="nil"/>
              <w:bottom w:val="nil"/>
              <w:right w:val="nil"/>
            </w:tcBorders>
            <w:shd w:val="clear" w:color="auto" w:fill="auto"/>
            <w:noWrap/>
            <w:vAlign w:val="center"/>
            <w:hideMark/>
          </w:tcPr>
          <w:p w14:paraId="26B46863"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721566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3A0709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3B04BCF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berakhir</w:t>
            </w:r>
          </w:p>
        </w:tc>
      </w:tr>
      <w:tr w:rsidR="002D110F" w:rsidRPr="002D110F" w14:paraId="4F0EABE2" w14:textId="77777777" w:rsidTr="002D110F">
        <w:trPr>
          <w:trHeight w:val="300"/>
        </w:trPr>
        <w:tc>
          <w:tcPr>
            <w:tcW w:w="567" w:type="dxa"/>
            <w:tcBorders>
              <w:top w:val="nil"/>
              <w:left w:val="nil"/>
              <w:bottom w:val="nil"/>
              <w:right w:val="nil"/>
            </w:tcBorders>
            <w:shd w:val="clear" w:color="auto" w:fill="auto"/>
            <w:noWrap/>
            <w:vAlign w:val="center"/>
            <w:hideMark/>
          </w:tcPr>
          <w:p w14:paraId="160BD246"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5E8E84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s_repeating</w:t>
            </w:r>
          </w:p>
        </w:tc>
        <w:tc>
          <w:tcPr>
            <w:tcW w:w="1701" w:type="dxa"/>
            <w:tcBorders>
              <w:top w:val="nil"/>
              <w:left w:val="nil"/>
              <w:bottom w:val="nil"/>
              <w:right w:val="nil"/>
            </w:tcBorders>
            <w:shd w:val="clear" w:color="auto" w:fill="auto"/>
            <w:noWrap/>
            <w:vAlign w:val="center"/>
            <w:hideMark/>
          </w:tcPr>
          <w:p w14:paraId="1C7AF78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3476DD25"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rulangan </w:t>
            </w:r>
          </w:p>
        </w:tc>
      </w:tr>
      <w:tr w:rsidR="002D110F" w:rsidRPr="002D110F" w14:paraId="07CF9CDF" w14:textId="77777777" w:rsidTr="002D110F">
        <w:trPr>
          <w:trHeight w:val="300"/>
        </w:trPr>
        <w:tc>
          <w:tcPr>
            <w:tcW w:w="567" w:type="dxa"/>
            <w:tcBorders>
              <w:top w:val="nil"/>
              <w:left w:val="nil"/>
              <w:bottom w:val="nil"/>
              <w:right w:val="nil"/>
            </w:tcBorders>
            <w:shd w:val="clear" w:color="auto" w:fill="auto"/>
            <w:noWrap/>
            <w:vAlign w:val="center"/>
            <w:hideMark/>
          </w:tcPr>
          <w:p w14:paraId="00E4D5F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5F14EE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y_repeating</w:t>
            </w:r>
          </w:p>
        </w:tc>
        <w:tc>
          <w:tcPr>
            <w:tcW w:w="1701" w:type="dxa"/>
            <w:tcBorders>
              <w:top w:val="nil"/>
              <w:left w:val="nil"/>
              <w:bottom w:val="nil"/>
              <w:right w:val="nil"/>
            </w:tcBorders>
            <w:shd w:val="clear" w:color="auto" w:fill="auto"/>
            <w:noWrap/>
            <w:vAlign w:val="center"/>
            <w:hideMark/>
          </w:tcPr>
          <w:p w14:paraId="756CDC8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6C54AF2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perulangan hari</w:t>
            </w:r>
          </w:p>
        </w:tc>
      </w:tr>
      <w:tr w:rsidR="002D110F" w:rsidRPr="002D110F" w14:paraId="5B73AD2C" w14:textId="77777777" w:rsidTr="002D110F">
        <w:trPr>
          <w:trHeight w:val="300"/>
        </w:trPr>
        <w:tc>
          <w:tcPr>
            <w:tcW w:w="567" w:type="dxa"/>
            <w:tcBorders>
              <w:top w:val="nil"/>
              <w:left w:val="nil"/>
              <w:bottom w:val="nil"/>
              <w:right w:val="nil"/>
            </w:tcBorders>
            <w:shd w:val="clear" w:color="auto" w:fill="auto"/>
            <w:noWrap/>
            <w:vAlign w:val="center"/>
            <w:hideMark/>
          </w:tcPr>
          <w:p w14:paraId="42C1D1A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0</w:t>
            </w:r>
          </w:p>
        </w:tc>
        <w:tc>
          <w:tcPr>
            <w:tcW w:w="2127" w:type="dxa"/>
            <w:tcBorders>
              <w:top w:val="nil"/>
              <w:left w:val="nil"/>
              <w:bottom w:val="nil"/>
              <w:right w:val="nil"/>
            </w:tcBorders>
            <w:shd w:val="clear" w:color="auto" w:fill="auto"/>
            <w:noWrap/>
            <w:vAlign w:val="center"/>
            <w:hideMark/>
          </w:tcPr>
          <w:p w14:paraId="2095E2A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status</w:t>
            </w:r>
          </w:p>
        </w:tc>
        <w:tc>
          <w:tcPr>
            <w:tcW w:w="1701" w:type="dxa"/>
            <w:tcBorders>
              <w:top w:val="nil"/>
              <w:left w:val="nil"/>
              <w:bottom w:val="nil"/>
              <w:right w:val="nil"/>
            </w:tcBorders>
            <w:shd w:val="clear" w:color="auto" w:fill="auto"/>
            <w:noWrap/>
            <w:vAlign w:val="center"/>
            <w:hideMark/>
          </w:tcPr>
          <w:p w14:paraId="31258786"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enum</w:t>
            </w:r>
          </w:p>
        </w:tc>
        <w:tc>
          <w:tcPr>
            <w:tcW w:w="3543" w:type="dxa"/>
            <w:tcBorders>
              <w:top w:val="nil"/>
              <w:left w:val="nil"/>
              <w:bottom w:val="nil"/>
              <w:right w:val="nil"/>
            </w:tcBorders>
            <w:shd w:val="clear" w:color="auto" w:fill="auto"/>
            <w:noWrap/>
            <w:vAlign w:val="center"/>
            <w:hideMark/>
          </w:tcPr>
          <w:p w14:paraId="07CCEB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laksanaan jadwal </w:t>
            </w:r>
          </w:p>
        </w:tc>
      </w:tr>
      <w:tr w:rsidR="002D110F" w:rsidRPr="002D110F" w14:paraId="1DCA833E" w14:textId="77777777" w:rsidTr="002D110F">
        <w:trPr>
          <w:trHeight w:val="300"/>
        </w:trPr>
        <w:tc>
          <w:tcPr>
            <w:tcW w:w="567" w:type="dxa"/>
            <w:tcBorders>
              <w:top w:val="nil"/>
              <w:left w:val="nil"/>
              <w:right w:val="nil"/>
            </w:tcBorders>
            <w:shd w:val="clear" w:color="auto" w:fill="auto"/>
            <w:noWrap/>
            <w:vAlign w:val="center"/>
            <w:hideMark/>
          </w:tcPr>
          <w:p w14:paraId="7FC74DB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1</w:t>
            </w:r>
          </w:p>
        </w:tc>
        <w:tc>
          <w:tcPr>
            <w:tcW w:w="2127" w:type="dxa"/>
            <w:tcBorders>
              <w:top w:val="nil"/>
              <w:left w:val="nil"/>
              <w:right w:val="nil"/>
            </w:tcBorders>
            <w:shd w:val="clear" w:color="auto" w:fill="auto"/>
            <w:noWrap/>
            <w:vAlign w:val="center"/>
            <w:hideMark/>
          </w:tcPr>
          <w:p w14:paraId="1BFE6D4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0AB3355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1812A181"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buat</w:t>
            </w:r>
          </w:p>
        </w:tc>
      </w:tr>
      <w:tr w:rsidR="002D110F" w:rsidRPr="002D110F" w14:paraId="66FE630E" w14:textId="77777777" w:rsidTr="002D110F">
        <w:trPr>
          <w:trHeight w:val="300"/>
        </w:trPr>
        <w:tc>
          <w:tcPr>
            <w:tcW w:w="567" w:type="dxa"/>
            <w:tcBorders>
              <w:top w:val="nil"/>
              <w:left w:val="nil"/>
              <w:bottom w:val="single" w:sz="4" w:space="0" w:color="auto"/>
              <w:right w:val="nil"/>
            </w:tcBorders>
            <w:shd w:val="clear" w:color="auto" w:fill="auto"/>
            <w:noWrap/>
            <w:vAlign w:val="center"/>
            <w:hideMark/>
          </w:tcPr>
          <w:p w14:paraId="7D19AFE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2</w:t>
            </w:r>
          </w:p>
        </w:tc>
        <w:tc>
          <w:tcPr>
            <w:tcW w:w="2127" w:type="dxa"/>
            <w:tcBorders>
              <w:top w:val="nil"/>
              <w:left w:val="nil"/>
              <w:bottom w:val="single" w:sz="4" w:space="0" w:color="auto"/>
              <w:right w:val="nil"/>
            </w:tcBorders>
            <w:shd w:val="clear" w:color="auto" w:fill="auto"/>
            <w:noWrap/>
            <w:vAlign w:val="center"/>
            <w:hideMark/>
          </w:tcPr>
          <w:p w14:paraId="5D7DE43E"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41AA08B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331C7D4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edit</w:t>
            </w:r>
          </w:p>
        </w:tc>
      </w:tr>
    </w:tbl>
    <w:p w14:paraId="1DE9D466" w14:textId="77777777" w:rsidR="00AA0B7A" w:rsidRDefault="00AA0B7A" w:rsidP="002D110F">
      <w:pPr>
        <w:pStyle w:val="SubBabIIIII"/>
        <w:numPr>
          <w:ilvl w:val="0"/>
          <w:numId w:val="0"/>
        </w:numPr>
      </w:pPr>
    </w:p>
    <w:p w14:paraId="689E586B" w14:textId="0F180313" w:rsidR="00D9406A" w:rsidRDefault="00D9406A" w:rsidP="00AA0B7A">
      <w:pPr>
        <w:pStyle w:val="SubBabIIIII"/>
        <w:ind w:left="709" w:hanging="709"/>
      </w:pPr>
      <w:r>
        <w:t>Tabel Jadwal Pintu</w:t>
      </w:r>
    </w:p>
    <w:p w14:paraId="76E6CB73" w14:textId="4F15B1E6" w:rsidR="00D9406A" w:rsidRDefault="00D9406A" w:rsidP="00D9406A">
      <w:pPr>
        <w:ind w:firstLine="709"/>
      </w:pPr>
      <w:r>
        <w:t>Tabel jadwal pintu (door_schedules) digunakan  untuk menyimpan pintu-pintu yang akan dibuka/dikunci menggunakan jadwal yang telah dibuat. Setiap jadwal akan berisi beberapa pintu yang akan dibuka/dikunci sehingga pintu-pintu tersebut dapat dibuka/dikunci secara bersamaan menggunakan jadwal yang sudah dibuat. Struktur dari tabel jadwal pintu dapat dilihat pada tabel x.x berikut :</w:t>
      </w:r>
    </w:p>
    <w:p w14:paraId="6B121EA0" w14:textId="77777777" w:rsidR="00D9406A" w:rsidRDefault="00D9406A" w:rsidP="00FF3B7C"/>
    <w:p w14:paraId="38E4729D" w14:textId="4FA15FD9" w:rsidR="00FF3B7C" w:rsidRDefault="00FF3B7C" w:rsidP="00FF3B7C">
      <w:r>
        <w:t>Tabel Jadwal Pintu</w:t>
      </w:r>
    </w:p>
    <w:tbl>
      <w:tblPr>
        <w:tblW w:w="7938" w:type="dxa"/>
        <w:tblInd w:w="108" w:type="dxa"/>
        <w:tblLook w:val="04A0" w:firstRow="1" w:lastRow="0" w:firstColumn="1" w:lastColumn="0" w:noHBand="0" w:noVBand="1"/>
      </w:tblPr>
      <w:tblGrid>
        <w:gridCol w:w="567"/>
        <w:gridCol w:w="2127"/>
        <w:gridCol w:w="1701"/>
        <w:gridCol w:w="3543"/>
      </w:tblGrid>
      <w:tr w:rsidR="00FF3B7C" w:rsidRPr="00FF3B7C" w14:paraId="2FE628AC" w14:textId="77777777" w:rsidTr="00FF3B7C">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06F7E95D" w14:textId="77777777" w:rsidR="00FF3B7C" w:rsidRPr="00FF3B7C" w:rsidRDefault="00FF3B7C" w:rsidP="00FF3B7C">
            <w:pPr>
              <w:spacing w:before="120"/>
              <w:jc w:val="center"/>
              <w:rPr>
                <w:rFonts w:eastAsia="Times New Roman" w:cs="Times New Roman"/>
                <w:b/>
                <w:color w:val="000000"/>
                <w:sz w:val="22"/>
                <w:lang w:val="en-US"/>
              </w:rPr>
            </w:pPr>
            <w:r w:rsidRPr="00FF3B7C">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6FC04C9B"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3F47BC8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3E17BE2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Keterangan</w:t>
            </w:r>
          </w:p>
        </w:tc>
      </w:tr>
      <w:tr w:rsidR="00FF3B7C" w:rsidRPr="00FF3B7C" w14:paraId="3447CED6" w14:textId="77777777" w:rsidTr="00FF3B7C">
        <w:trPr>
          <w:trHeight w:val="300"/>
        </w:trPr>
        <w:tc>
          <w:tcPr>
            <w:tcW w:w="567" w:type="dxa"/>
            <w:tcBorders>
              <w:top w:val="single" w:sz="4" w:space="0" w:color="auto"/>
              <w:left w:val="nil"/>
              <w:bottom w:val="nil"/>
              <w:right w:val="nil"/>
            </w:tcBorders>
            <w:shd w:val="clear" w:color="auto" w:fill="auto"/>
            <w:noWrap/>
            <w:vAlign w:val="center"/>
            <w:hideMark/>
          </w:tcPr>
          <w:p w14:paraId="2BB30DCD"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F25379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1D30FC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90FF57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kunci primer tabel</w:t>
            </w:r>
          </w:p>
        </w:tc>
      </w:tr>
      <w:tr w:rsidR="00FF3B7C" w:rsidRPr="00FF3B7C" w14:paraId="436A8CE8" w14:textId="77777777" w:rsidTr="00FF3B7C">
        <w:trPr>
          <w:trHeight w:val="300"/>
        </w:trPr>
        <w:tc>
          <w:tcPr>
            <w:tcW w:w="567" w:type="dxa"/>
            <w:tcBorders>
              <w:top w:val="nil"/>
              <w:left w:val="nil"/>
              <w:bottom w:val="nil"/>
              <w:right w:val="nil"/>
            </w:tcBorders>
            <w:shd w:val="clear" w:color="auto" w:fill="auto"/>
            <w:noWrap/>
            <w:vAlign w:val="center"/>
            <w:hideMark/>
          </w:tcPr>
          <w:p w14:paraId="41D6B8F7"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6582B1A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schedule_id</w:t>
            </w:r>
          </w:p>
        </w:tc>
        <w:tc>
          <w:tcPr>
            <w:tcW w:w="1701" w:type="dxa"/>
            <w:tcBorders>
              <w:top w:val="nil"/>
              <w:left w:val="nil"/>
              <w:bottom w:val="nil"/>
              <w:right w:val="nil"/>
            </w:tcBorders>
            <w:shd w:val="clear" w:color="auto" w:fill="auto"/>
            <w:noWrap/>
            <w:vAlign w:val="center"/>
            <w:hideMark/>
          </w:tcPr>
          <w:p w14:paraId="61E6FA6F"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522643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jadwal</w:t>
            </w:r>
          </w:p>
        </w:tc>
      </w:tr>
      <w:tr w:rsidR="00FF3B7C" w:rsidRPr="00FF3B7C" w14:paraId="695577C1" w14:textId="77777777" w:rsidTr="00FF3B7C">
        <w:trPr>
          <w:trHeight w:val="300"/>
        </w:trPr>
        <w:tc>
          <w:tcPr>
            <w:tcW w:w="567" w:type="dxa"/>
            <w:tcBorders>
              <w:top w:val="nil"/>
              <w:left w:val="nil"/>
              <w:bottom w:val="nil"/>
              <w:right w:val="nil"/>
            </w:tcBorders>
            <w:shd w:val="clear" w:color="auto" w:fill="auto"/>
            <w:noWrap/>
            <w:vAlign w:val="center"/>
            <w:hideMark/>
          </w:tcPr>
          <w:p w14:paraId="69AC89B4"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B2BAE0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75C05B7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F82006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pintu</w:t>
            </w:r>
          </w:p>
        </w:tc>
      </w:tr>
      <w:tr w:rsidR="00FF3B7C" w:rsidRPr="00FF3B7C" w14:paraId="16A45812" w14:textId="77777777" w:rsidTr="00FF3B7C">
        <w:trPr>
          <w:trHeight w:val="300"/>
        </w:trPr>
        <w:tc>
          <w:tcPr>
            <w:tcW w:w="567" w:type="dxa"/>
            <w:tcBorders>
              <w:top w:val="nil"/>
              <w:left w:val="nil"/>
              <w:right w:val="nil"/>
            </w:tcBorders>
            <w:shd w:val="clear" w:color="auto" w:fill="auto"/>
            <w:noWrap/>
            <w:vAlign w:val="center"/>
            <w:hideMark/>
          </w:tcPr>
          <w:p w14:paraId="0EE02452"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47DE254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3048ACD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6F1BC012"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buat</w:t>
            </w:r>
          </w:p>
        </w:tc>
      </w:tr>
      <w:tr w:rsidR="00FF3B7C" w:rsidRPr="00FF3B7C" w14:paraId="2B706374" w14:textId="77777777" w:rsidTr="00FF3B7C">
        <w:trPr>
          <w:trHeight w:val="300"/>
        </w:trPr>
        <w:tc>
          <w:tcPr>
            <w:tcW w:w="567" w:type="dxa"/>
            <w:tcBorders>
              <w:top w:val="nil"/>
              <w:left w:val="nil"/>
              <w:bottom w:val="single" w:sz="4" w:space="0" w:color="auto"/>
              <w:right w:val="nil"/>
            </w:tcBorders>
            <w:shd w:val="clear" w:color="auto" w:fill="auto"/>
            <w:noWrap/>
            <w:vAlign w:val="center"/>
            <w:hideMark/>
          </w:tcPr>
          <w:p w14:paraId="39D362D0"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7D8288D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3C8CB0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19213EB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edit</w:t>
            </w:r>
          </w:p>
        </w:tc>
      </w:tr>
    </w:tbl>
    <w:p w14:paraId="78D99E78" w14:textId="77777777" w:rsidR="00FF3B7C" w:rsidRDefault="00FF3B7C" w:rsidP="00FF3B7C"/>
    <w:p w14:paraId="11A4129D" w14:textId="77777777" w:rsidR="00FF3B7C" w:rsidRDefault="00FF3B7C" w:rsidP="00FF3B7C"/>
    <w:p w14:paraId="3BF6C952" w14:textId="4D35162E" w:rsidR="00C07D19" w:rsidRDefault="00C07D19" w:rsidP="00AA0B7A">
      <w:pPr>
        <w:pStyle w:val="SubBabIIIII"/>
        <w:ind w:left="709" w:hanging="709"/>
      </w:pPr>
      <w:r>
        <w:t>Tabel</w:t>
      </w:r>
      <w:r w:rsidR="00EC4B4D">
        <w:t xml:space="preserve"> A</w:t>
      </w:r>
      <w:r>
        <w:t>kses</w:t>
      </w:r>
    </w:p>
    <w:p w14:paraId="365E6123" w14:textId="231155B7" w:rsidR="00AA0B7A" w:rsidRDefault="00AA0B7A" w:rsidP="00D9406A">
      <w:pPr>
        <w:ind w:firstLine="709"/>
      </w:pPr>
      <w:r>
        <w:t>Tabel akses (access) digunakan untuk menyimpan data kartu akses pengguna ke masing-masing.</w:t>
      </w:r>
      <w:r w:rsidR="005A4408">
        <w:t xml:space="preserve"> Dengan menggunakan kartu akses yang tersimpan didalam database maka pengaturan akses pengguna dapat dilakukan dengan efisien dan realtime. Struktur dari tabel akses </w:t>
      </w:r>
      <w:r w:rsidR="00D9406A">
        <w:t>dapat dilihat pada tabel x.x berikut :</w:t>
      </w:r>
    </w:p>
    <w:p w14:paraId="1498E905" w14:textId="77777777" w:rsidR="002B46A3" w:rsidRDefault="002B46A3" w:rsidP="005A4408"/>
    <w:p w14:paraId="09DB6820" w14:textId="3D973F58" w:rsidR="005A4408" w:rsidRDefault="005A4408" w:rsidP="005A4408">
      <w:r>
        <w:t>Tabel Akses</w:t>
      </w:r>
    </w:p>
    <w:tbl>
      <w:tblPr>
        <w:tblW w:w="7938" w:type="dxa"/>
        <w:tblInd w:w="108" w:type="dxa"/>
        <w:tblLook w:val="04A0" w:firstRow="1" w:lastRow="0" w:firstColumn="1" w:lastColumn="0" w:noHBand="0" w:noVBand="1"/>
      </w:tblPr>
      <w:tblGrid>
        <w:gridCol w:w="567"/>
        <w:gridCol w:w="2127"/>
        <w:gridCol w:w="1701"/>
        <w:gridCol w:w="3543"/>
      </w:tblGrid>
      <w:tr w:rsidR="005A4408" w:rsidRPr="005A4408" w14:paraId="0CDD1485" w14:textId="77777777" w:rsidTr="005A440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3059F63" w14:textId="77777777" w:rsidR="005A4408" w:rsidRPr="005A4408" w:rsidRDefault="005A4408" w:rsidP="005A4408">
            <w:pPr>
              <w:spacing w:before="120"/>
              <w:jc w:val="center"/>
              <w:rPr>
                <w:rFonts w:eastAsia="Times New Roman" w:cs="Times New Roman"/>
                <w:b/>
                <w:color w:val="000000"/>
                <w:sz w:val="22"/>
                <w:lang w:val="en-US"/>
              </w:rPr>
            </w:pPr>
            <w:r w:rsidRPr="005A440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9C06517"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4F3122C"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C0D14A0"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Keterangan</w:t>
            </w:r>
          </w:p>
        </w:tc>
      </w:tr>
      <w:tr w:rsidR="005A4408" w:rsidRPr="005A4408" w14:paraId="222682FA" w14:textId="77777777" w:rsidTr="005A4408">
        <w:trPr>
          <w:trHeight w:val="300"/>
        </w:trPr>
        <w:tc>
          <w:tcPr>
            <w:tcW w:w="567" w:type="dxa"/>
            <w:tcBorders>
              <w:top w:val="single" w:sz="4" w:space="0" w:color="auto"/>
              <w:left w:val="nil"/>
              <w:bottom w:val="nil"/>
              <w:right w:val="nil"/>
            </w:tcBorders>
            <w:shd w:val="clear" w:color="auto" w:fill="auto"/>
            <w:noWrap/>
            <w:vAlign w:val="center"/>
            <w:hideMark/>
          </w:tcPr>
          <w:p w14:paraId="1868F65B"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DBFB1D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E16421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06F28D6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kunci primer tabel</w:t>
            </w:r>
          </w:p>
        </w:tc>
      </w:tr>
      <w:tr w:rsidR="005A4408" w:rsidRPr="005A4408" w14:paraId="417F95DD" w14:textId="77777777" w:rsidTr="005A4408">
        <w:trPr>
          <w:trHeight w:val="300"/>
        </w:trPr>
        <w:tc>
          <w:tcPr>
            <w:tcW w:w="567" w:type="dxa"/>
            <w:tcBorders>
              <w:top w:val="nil"/>
              <w:left w:val="nil"/>
              <w:bottom w:val="nil"/>
              <w:right w:val="nil"/>
            </w:tcBorders>
            <w:shd w:val="clear" w:color="auto" w:fill="auto"/>
            <w:noWrap/>
            <w:vAlign w:val="center"/>
            <w:hideMark/>
          </w:tcPr>
          <w:p w14:paraId="3A7B8843"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0274B3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6E7CF41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4AABF269"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engguna</w:t>
            </w:r>
          </w:p>
        </w:tc>
      </w:tr>
      <w:tr w:rsidR="005A4408" w:rsidRPr="005A4408" w14:paraId="304ED1FC" w14:textId="77777777" w:rsidTr="005A4408">
        <w:trPr>
          <w:trHeight w:val="300"/>
        </w:trPr>
        <w:tc>
          <w:tcPr>
            <w:tcW w:w="567" w:type="dxa"/>
            <w:tcBorders>
              <w:top w:val="nil"/>
              <w:left w:val="nil"/>
              <w:bottom w:val="nil"/>
              <w:right w:val="nil"/>
            </w:tcBorders>
            <w:shd w:val="clear" w:color="auto" w:fill="auto"/>
            <w:noWrap/>
            <w:vAlign w:val="center"/>
            <w:hideMark/>
          </w:tcPr>
          <w:p w14:paraId="56A5127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5C1DDC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496716B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2DFD72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intu</w:t>
            </w:r>
          </w:p>
        </w:tc>
      </w:tr>
      <w:tr w:rsidR="005A4408" w:rsidRPr="005A4408" w14:paraId="189C82FE" w14:textId="77777777" w:rsidTr="005A4408">
        <w:trPr>
          <w:trHeight w:val="300"/>
        </w:trPr>
        <w:tc>
          <w:tcPr>
            <w:tcW w:w="567" w:type="dxa"/>
            <w:tcBorders>
              <w:top w:val="nil"/>
              <w:left w:val="nil"/>
              <w:bottom w:val="nil"/>
              <w:right w:val="nil"/>
            </w:tcBorders>
            <w:shd w:val="clear" w:color="auto" w:fill="auto"/>
            <w:noWrap/>
            <w:vAlign w:val="center"/>
            <w:hideMark/>
          </w:tcPr>
          <w:p w14:paraId="5ADA74F5"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09C5AEA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FC8FED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CE6AD8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mulai</w:t>
            </w:r>
          </w:p>
        </w:tc>
      </w:tr>
      <w:tr w:rsidR="005A4408" w:rsidRPr="005A4408" w14:paraId="04F13F21" w14:textId="77777777" w:rsidTr="005A4408">
        <w:trPr>
          <w:trHeight w:val="300"/>
        </w:trPr>
        <w:tc>
          <w:tcPr>
            <w:tcW w:w="567" w:type="dxa"/>
            <w:tcBorders>
              <w:top w:val="nil"/>
              <w:left w:val="nil"/>
              <w:bottom w:val="nil"/>
              <w:right w:val="nil"/>
            </w:tcBorders>
            <w:shd w:val="clear" w:color="auto" w:fill="auto"/>
            <w:noWrap/>
            <w:vAlign w:val="center"/>
            <w:hideMark/>
          </w:tcPr>
          <w:p w14:paraId="475A076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63DB4FB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6F8EE48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7E19A8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berakhir</w:t>
            </w:r>
          </w:p>
        </w:tc>
      </w:tr>
      <w:tr w:rsidR="005A4408" w:rsidRPr="005A4408" w14:paraId="452187BC" w14:textId="77777777" w:rsidTr="005A4408">
        <w:trPr>
          <w:trHeight w:val="300"/>
        </w:trPr>
        <w:tc>
          <w:tcPr>
            <w:tcW w:w="567" w:type="dxa"/>
            <w:tcBorders>
              <w:top w:val="nil"/>
              <w:left w:val="nil"/>
              <w:bottom w:val="nil"/>
              <w:right w:val="nil"/>
            </w:tcBorders>
            <w:shd w:val="clear" w:color="auto" w:fill="auto"/>
            <w:noWrap/>
            <w:vAlign w:val="center"/>
            <w:hideMark/>
          </w:tcPr>
          <w:p w14:paraId="360F768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0A440DD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6FD2B17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00EDFD78"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mulai</w:t>
            </w:r>
          </w:p>
        </w:tc>
      </w:tr>
      <w:tr w:rsidR="005A4408" w:rsidRPr="005A4408" w14:paraId="48E5EB16" w14:textId="77777777" w:rsidTr="005A4408">
        <w:trPr>
          <w:trHeight w:val="300"/>
        </w:trPr>
        <w:tc>
          <w:tcPr>
            <w:tcW w:w="567" w:type="dxa"/>
            <w:tcBorders>
              <w:top w:val="nil"/>
              <w:left w:val="nil"/>
              <w:bottom w:val="nil"/>
              <w:right w:val="nil"/>
            </w:tcBorders>
            <w:shd w:val="clear" w:color="auto" w:fill="auto"/>
            <w:noWrap/>
            <w:vAlign w:val="center"/>
            <w:hideMark/>
          </w:tcPr>
          <w:p w14:paraId="32611868"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51F21C4E"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5034C3F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134E963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berakhir</w:t>
            </w:r>
          </w:p>
        </w:tc>
      </w:tr>
      <w:tr w:rsidR="005A4408" w:rsidRPr="005A4408" w14:paraId="713F4BF2" w14:textId="77777777" w:rsidTr="005A4408">
        <w:trPr>
          <w:trHeight w:val="300"/>
        </w:trPr>
        <w:tc>
          <w:tcPr>
            <w:tcW w:w="567" w:type="dxa"/>
            <w:tcBorders>
              <w:top w:val="nil"/>
              <w:left w:val="nil"/>
              <w:bottom w:val="nil"/>
              <w:right w:val="nil"/>
            </w:tcBorders>
            <w:shd w:val="clear" w:color="auto" w:fill="auto"/>
            <w:noWrap/>
            <w:vAlign w:val="center"/>
            <w:hideMark/>
          </w:tcPr>
          <w:p w14:paraId="377897C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2863F05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temporary</w:t>
            </w:r>
          </w:p>
        </w:tc>
        <w:tc>
          <w:tcPr>
            <w:tcW w:w="1701" w:type="dxa"/>
            <w:tcBorders>
              <w:top w:val="nil"/>
              <w:left w:val="nil"/>
              <w:bottom w:val="nil"/>
              <w:right w:val="nil"/>
            </w:tcBorders>
            <w:shd w:val="clear" w:color="auto" w:fill="auto"/>
            <w:noWrap/>
            <w:vAlign w:val="center"/>
            <w:hideMark/>
          </w:tcPr>
          <w:p w14:paraId="1D07BF7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4D487F0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mentara</w:t>
            </w:r>
          </w:p>
        </w:tc>
      </w:tr>
      <w:tr w:rsidR="005A4408" w:rsidRPr="005A4408" w14:paraId="08420D2A" w14:textId="77777777" w:rsidTr="005A4408">
        <w:trPr>
          <w:trHeight w:val="300"/>
        </w:trPr>
        <w:tc>
          <w:tcPr>
            <w:tcW w:w="567" w:type="dxa"/>
            <w:tcBorders>
              <w:top w:val="nil"/>
              <w:left w:val="nil"/>
              <w:bottom w:val="nil"/>
              <w:right w:val="nil"/>
            </w:tcBorders>
            <w:shd w:val="clear" w:color="auto" w:fill="auto"/>
            <w:noWrap/>
            <w:vAlign w:val="center"/>
            <w:hideMark/>
          </w:tcPr>
          <w:p w14:paraId="24517987"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4AFF83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running</w:t>
            </w:r>
          </w:p>
        </w:tc>
        <w:tc>
          <w:tcPr>
            <w:tcW w:w="1701" w:type="dxa"/>
            <w:tcBorders>
              <w:top w:val="nil"/>
              <w:left w:val="nil"/>
              <w:bottom w:val="nil"/>
              <w:right w:val="nil"/>
            </w:tcBorders>
            <w:shd w:val="clear" w:color="auto" w:fill="auto"/>
            <w:noWrap/>
            <w:vAlign w:val="center"/>
            <w:hideMark/>
          </w:tcPr>
          <w:p w14:paraId="4DD1934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7C0C8B1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dang berjalan</w:t>
            </w:r>
          </w:p>
        </w:tc>
      </w:tr>
      <w:tr w:rsidR="005A4408" w:rsidRPr="005A4408" w14:paraId="2105D346" w14:textId="77777777" w:rsidTr="005A4408">
        <w:trPr>
          <w:trHeight w:val="300"/>
        </w:trPr>
        <w:tc>
          <w:tcPr>
            <w:tcW w:w="567" w:type="dxa"/>
            <w:tcBorders>
              <w:top w:val="nil"/>
              <w:left w:val="nil"/>
              <w:right w:val="nil"/>
            </w:tcBorders>
            <w:shd w:val="clear" w:color="auto" w:fill="auto"/>
            <w:noWrap/>
            <w:vAlign w:val="center"/>
            <w:hideMark/>
          </w:tcPr>
          <w:p w14:paraId="68FFC31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0</w:t>
            </w:r>
          </w:p>
        </w:tc>
        <w:tc>
          <w:tcPr>
            <w:tcW w:w="2127" w:type="dxa"/>
            <w:tcBorders>
              <w:top w:val="nil"/>
              <w:left w:val="nil"/>
              <w:right w:val="nil"/>
            </w:tcBorders>
            <w:shd w:val="clear" w:color="auto" w:fill="auto"/>
            <w:noWrap/>
            <w:vAlign w:val="center"/>
            <w:hideMark/>
          </w:tcPr>
          <w:p w14:paraId="36ED655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4C547AD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FFA511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buat</w:t>
            </w:r>
          </w:p>
        </w:tc>
      </w:tr>
      <w:tr w:rsidR="005A4408" w:rsidRPr="005A4408" w14:paraId="0EEE7DA1" w14:textId="77777777" w:rsidTr="005A4408">
        <w:trPr>
          <w:trHeight w:val="300"/>
        </w:trPr>
        <w:tc>
          <w:tcPr>
            <w:tcW w:w="567" w:type="dxa"/>
            <w:tcBorders>
              <w:top w:val="nil"/>
              <w:left w:val="nil"/>
              <w:bottom w:val="single" w:sz="4" w:space="0" w:color="auto"/>
              <w:right w:val="nil"/>
            </w:tcBorders>
            <w:shd w:val="clear" w:color="auto" w:fill="auto"/>
            <w:noWrap/>
            <w:vAlign w:val="center"/>
            <w:hideMark/>
          </w:tcPr>
          <w:p w14:paraId="7786D7D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1</w:t>
            </w:r>
          </w:p>
        </w:tc>
        <w:tc>
          <w:tcPr>
            <w:tcW w:w="2127" w:type="dxa"/>
            <w:tcBorders>
              <w:top w:val="nil"/>
              <w:left w:val="nil"/>
              <w:bottom w:val="single" w:sz="4" w:space="0" w:color="auto"/>
              <w:right w:val="nil"/>
            </w:tcBorders>
            <w:shd w:val="clear" w:color="auto" w:fill="auto"/>
            <w:noWrap/>
            <w:vAlign w:val="center"/>
            <w:hideMark/>
          </w:tcPr>
          <w:p w14:paraId="0B12D11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6BEBF03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556B42CC"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edit</w:t>
            </w:r>
          </w:p>
        </w:tc>
      </w:tr>
    </w:tbl>
    <w:p w14:paraId="6BC31736" w14:textId="77777777" w:rsidR="00AA0B7A" w:rsidRDefault="00AA0B7A" w:rsidP="005A4408">
      <w:pPr>
        <w:pStyle w:val="SubBabIIIII"/>
        <w:numPr>
          <w:ilvl w:val="0"/>
          <w:numId w:val="0"/>
        </w:numPr>
      </w:pPr>
    </w:p>
    <w:p w14:paraId="72425412" w14:textId="65848A08" w:rsidR="00C07D19" w:rsidRDefault="00EC4B4D" w:rsidP="00AA0B7A">
      <w:pPr>
        <w:pStyle w:val="SubBabIIIII"/>
        <w:ind w:left="709" w:hanging="709"/>
      </w:pPr>
      <w:r>
        <w:t>Tabel Riwayat A</w:t>
      </w:r>
      <w:r w:rsidR="00C07D19">
        <w:t>kses</w:t>
      </w:r>
    </w:p>
    <w:p w14:paraId="64CB6BAD" w14:textId="4B335155" w:rsidR="00AA0B7A" w:rsidRDefault="00AA0B7A" w:rsidP="00AA0B7A">
      <w:pPr>
        <w:ind w:firstLine="709"/>
      </w:pPr>
      <w:r>
        <w:t>Tabel riwayat akses (access_logs) digunakan untuk menyimpan riwayat akses pengguna ke</w:t>
      </w:r>
      <w:r w:rsidR="00491858">
        <w:t xml:space="preserve"> pintu</w:t>
      </w:r>
      <w:r>
        <w:t>.</w:t>
      </w:r>
      <w:r w:rsidR="00491858">
        <w:t xml:space="preserve"> Dengan menggunakan riwayat akses pada aktifitas pengguna akan tercatat didalam database dan dapat dilihat oleh masing-masing operator gedung. Struktur dari tabel riwayat akses </w:t>
      </w:r>
      <w:r w:rsidR="00FF3B7C">
        <w:t>dapat dilihat pada tabel x.x berikut :</w:t>
      </w:r>
    </w:p>
    <w:p w14:paraId="10E19D81" w14:textId="77777777" w:rsidR="00FF3B7C" w:rsidRDefault="00FF3B7C" w:rsidP="00491858"/>
    <w:p w14:paraId="23301E24" w14:textId="3677A457" w:rsidR="00491858" w:rsidRDefault="00491858" w:rsidP="00491858">
      <w:r>
        <w:lastRenderedPageBreak/>
        <w:t>Tabel Riwayat Akses</w:t>
      </w:r>
    </w:p>
    <w:tbl>
      <w:tblPr>
        <w:tblW w:w="7938" w:type="dxa"/>
        <w:tblInd w:w="108" w:type="dxa"/>
        <w:tblLook w:val="04A0" w:firstRow="1" w:lastRow="0" w:firstColumn="1" w:lastColumn="0" w:noHBand="0" w:noVBand="1"/>
      </w:tblPr>
      <w:tblGrid>
        <w:gridCol w:w="567"/>
        <w:gridCol w:w="2127"/>
        <w:gridCol w:w="1701"/>
        <w:gridCol w:w="3543"/>
      </w:tblGrid>
      <w:tr w:rsidR="00491858" w:rsidRPr="00491858" w14:paraId="631C1E51" w14:textId="77777777" w:rsidTr="0049185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C0A269B" w14:textId="77777777" w:rsidR="00491858" w:rsidRPr="00491858" w:rsidRDefault="00491858" w:rsidP="00491858">
            <w:pPr>
              <w:spacing w:before="120"/>
              <w:jc w:val="center"/>
              <w:rPr>
                <w:rFonts w:eastAsia="Times New Roman" w:cs="Times New Roman"/>
                <w:b/>
                <w:color w:val="000000"/>
                <w:sz w:val="22"/>
                <w:lang w:val="en-US"/>
              </w:rPr>
            </w:pPr>
            <w:r w:rsidRPr="0049185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5C7804EA"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0361618C"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49E7F7D9"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Keterangan</w:t>
            </w:r>
          </w:p>
        </w:tc>
      </w:tr>
      <w:tr w:rsidR="00491858" w:rsidRPr="00491858" w14:paraId="68E63D70" w14:textId="77777777" w:rsidTr="00491858">
        <w:trPr>
          <w:trHeight w:val="300"/>
        </w:trPr>
        <w:tc>
          <w:tcPr>
            <w:tcW w:w="567" w:type="dxa"/>
            <w:tcBorders>
              <w:top w:val="single" w:sz="4" w:space="0" w:color="auto"/>
              <w:left w:val="nil"/>
              <w:bottom w:val="nil"/>
              <w:right w:val="nil"/>
            </w:tcBorders>
            <w:shd w:val="clear" w:color="auto" w:fill="auto"/>
            <w:noWrap/>
            <w:vAlign w:val="center"/>
            <w:hideMark/>
          </w:tcPr>
          <w:p w14:paraId="48C3E523"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1E3A5625"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F078888"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1F0DA10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kunci primer tabel</w:t>
            </w:r>
          </w:p>
        </w:tc>
      </w:tr>
      <w:tr w:rsidR="00491858" w:rsidRPr="00491858" w14:paraId="6017A4C3" w14:textId="77777777" w:rsidTr="00491858">
        <w:trPr>
          <w:trHeight w:val="300"/>
        </w:trPr>
        <w:tc>
          <w:tcPr>
            <w:tcW w:w="567" w:type="dxa"/>
            <w:tcBorders>
              <w:top w:val="nil"/>
              <w:left w:val="nil"/>
              <w:bottom w:val="nil"/>
              <w:right w:val="nil"/>
            </w:tcBorders>
            <w:shd w:val="clear" w:color="auto" w:fill="auto"/>
            <w:noWrap/>
            <w:vAlign w:val="center"/>
            <w:hideMark/>
          </w:tcPr>
          <w:p w14:paraId="63CFD39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6F63DC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1FABB11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8B48323"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engguna</w:t>
            </w:r>
          </w:p>
        </w:tc>
      </w:tr>
      <w:tr w:rsidR="00491858" w:rsidRPr="00491858" w14:paraId="5F3420F0" w14:textId="77777777" w:rsidTr="00491858">
        <w:trPr>
          <w:trHeight w:val="300"/>
        </w:trPr>
        <w:tc>
          <w:tcPr>
            <w:tcW w:w="567" w:type="dxa"/>
            <w:tcBorders>
              <w:top w:val="nil"/>
              <w:left w:val="nil"/>
              <w:bottom w:val="nil"/>
              <w:right w:val="nil"/>
            </w:tcBorders>
            <w:shd w:val="clear" w:color="auto" w:fill="auto"/>
            <w:noWrap/>
            <w:vAlign w:val="center"/>
            <w:hideMark/>
          </w:tcPr>
          <w:p w14:paraId="0618BEE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7E5FA91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36E77C2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9939E7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gedung</w:t>
            </w:r>
          </w:p>
        </w:tc>
      </w:tr>
      <w:tr w:rsidR="00491858" w:rsidRPr="00491858" w14:paraId="736C0531" w14:textId="77777777" w:rsidTr="00491858">
        <w:trPr>
          <w:trHeight w:val="300"/>
        </w:trPr>
        <w:tc>
          <w:tcPr>
            <w:tcW w:w="567" w:type="dxa"/>
            <w:tcBorders>
              <w:top w:val="nil"/>
              <w:left w:val="nil"/>
              <w:bottom w:val="nil"/>
              <w:right w:val="nil"/>
            </w:tcBorders>
            <w:shd w:val="clear" w:color="auto" w:fill="auto"/>
            <w:noWrap/>
            <w:vAlign w:val="center"/>
            <w:hideMark/>
          </w:tcPr>
          <w:p w14:paraId="6DE076D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73D212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5F2CB9D7"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51E2588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intu</w:t>
            </w:r>
          </w:p>
        </w:tc>
      </w:tr>
      <w:tr w:rsidR="00491858" w:rsidRPr="00491858" w14:paraId="3456FA2D" w14:textId="77777777" w:rsidTr="00491858">
        <w:trPr>
          <w:trHeight w:val="300"/>
        </w:trPr>
        <w:tc>
          <w:tcPr>
            <w:tcW w:w="567" w:type="dxa"/>
            <w:tcBorders>
              <w:top w:val="nil"/>
              <w:left w:val="nil"/>
              <w:bottom w:val="nil"/>
              <w:right w:val="nil"/>
            </w:tcBorders>
            <w:shd w:val="clear" w:color="auto" w:fill="auto"/>
            <w:noWrap/>
            <w:vAlign w:val="center"/>
            <w:hideMark/>
          </w:tcPr>
          <w:p w14:paraId="12101F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F894DF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log</w:t>
            </w:r>
          </w:p>
        </w:tc>
        <w:tc>
          <w:tcPr>
            <w:tcW w:w="1701" w:type="dxa"/>
            <w:tcBorders>
              <w:top w:val="nil"/>
              <w:left w:val="nil"/>
              <w:bottom w:val="nil"/>
              <w:right w:val="nil"/>
            </w:tcBorders>
            <w:shd w:val="clear" w:color="auto" w:fill="auto"/>
            <w:noWrap/>
            <w:vAlign w:val="center"/>
            <w:hideMark/>
          </w:tcPr>
          <w:p w14:paraId="21814BF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ext</w:t>
            </w:r>
          </w:p>
        </w:tc>
        <w:tc>
          <w:tcPr>
            <w:tcW w:w="3543" w:type="dxa"/>
            <w:tcBorders>
              <w:top w:val="nil"/>
              <w:left w:val="nil"/>
              <w:bottom w:val="nil"/>
              <w:right w:val="nil"/>
            </w:tcBorders>
            <w:shd w:val="clear" w:color="auto" w:fill="auto"/>
            <w:noWrap/>
            <w:vAlign w:val="center"/>
            <w:hideMark/>
          </w:tcPr>
          <w:p w14:paraId="784CC60E"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pesan log</w:t>
            </w:r>
          </w:p>
        </w:tc>
      </w:tr>
      <w:tr w:rsidR="00491858" w:rsidRPr="00491858" w14:paraId="7BAC4FE2" w14:textId="77777777" w:rsidTr="00491858">
        <w:trPr>
          <w:trHeight w:val="300"/>
        </w:trPr>
        <w:tc>
          <w:tcPr>
            <w:tcW w:w="567" w:type="dxa"/>
            <w:tcBorders>
              <w:top w:val="nil"/>
              <w:left w:val="nil"/>
              <w:right w:val="nil"/>
            </w:tcBorders>
            <w:shd w:val="clear" w:color="auto" w:fill="auto"/>
            <w:noWrap/>
            <w:vAlign w:val="center"/>
            <w:hideMark/>
          </w:tcPr>
          <w:p w14:paraId="07C86A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6</w:t>
            </w:r>
          </w:p>
        </w:tc>
        <w:tc>
          <w:tcPr>
            <w:tcW w:w="2127" w:type="dxa"/>
            <w:tcBorders>
              <w:top w:val="nil"/>
              <w:left w:val="nil"/>
              <w:right w:val="nil"/>
            </w:tcBorders>
            <w:shd w:val="clear" w:color="auto" w:fill="auto"/>
            <w:noWrap/>
            <w:vAlign w:val="center"/>
            <w:hideMark/>
          </w:tcPr>
          <w:p w14:paraId="2E9E851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12655C9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59CCE8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buat</w:t>
            </w:r>
          </w:p>
        </w:tc>
      </w:tr>
      <w:tr w:rsidR="00491858" w:rsidRPr="00491858" w14:paraId="5E16AE1D" w14:textId="77777777" w:rsidTr="00491858">
        <w:trPr>
          <w:trHeight w:val="300"/>
        </w:trPr>
        <w:tc>
          <w:tcPr>
            <w:tcW w:w="567" w:type="dxa"/>
            <w:tcBorders>
              <w:top w:val="nil"/>
              <w:left w:val="nil"/>
              <w:bottom w:val="single" w:sz="4" w:space="0" w:color="auto"/>
              <w:right w:val="nil"/>
            </w:tcBorders>
            <w:shd w:val="clear" w:color="auto" w:fill="auto"/>
            <w:noWrap/>
            <w:vAlign w:val="center"/>
            <w:hideMark/>
          </w:tcPr>
          <w:p w14:paraId="1C81837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7</w:t>
            </w:r>
          </w:p>
        </w:tc>
        <w:tc>
          <w:tcPr>
            <w:tcW w:w="2127" w:type="dxa"/>
            <w:tcBorders>
              <w:top w:val="nil"/>
              <w:left w:val="nil"/>
              <w:bottom w:val="single" w:sz="4" w:space="0" w:color="auto"/>
              <w:right w:val="nil"/>
            </w:tcBorders>
            <w:shd w:val="clear" w:color="auto" w:fill="auto"/>
            <w:noWrap/>
            <w:vAlign w:val="center"/>
            <w:hideMark/>
          </w:tcPr>
          <w:p w14:paraId="2F9C66EF"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E25B35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275E0C9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edit</w:t>
            </w:r>
          </w:p>
        </w:tc>
      </w:tr>
    </w:tbl>
    <w:p w14:paraId="26E871FA" w14:textId="77777777" w:rsidR="00491858" w:rsidRDefault="00491858" w:rsidP="00491858">
      <w:pPr>
        <w:pStyle w:val="SubBabIIIII"/>
        <w:numPr>
          <w:ilvl w:val="0"/>
          <w:numId w:val="0"/>
        </w:numPr>
      </w:pPr>
    </w:p>
    <w:p w14:paraId="0D764155" w14:textId="4D6442F7" w:rsidR="00C07D19" w:rsidRDefault="00C07D19" w:rsidP="00AA0B7A">
      <w:pPr>
        <w:pStyle w:val="SubBabIIIII"/>
        <w:ind w:left="709" w:hanging="709"/>
      </w:pPr>
      <w:r>
        <w:t>Tabel OTP</w:t>
      </w:r>
    </w:p>
    <w:p w14:paraId="0E46967B" w14:textId="1EE62377" w:rsidR="00AB458D" w:rsidRDefault="00CE4E14" w:rsidP="00FF3B7C">
      <w:pPr>
        <w:ind w:firstLine="709"/>
      </w:pPr>
      <w:r>
        <w:t>Tabel</w:t>
      </w:r>
      <w:r w:rsidR="00844F9D">
        <w:t xml:space="preserve"> OTP</w:t>
      </w:r>
      <w:r w:rsidR="0073563C">
        <w:t xml:space="preserve"> (otps)</w:t>
      </w:r>
      <w:r>
        <w:t xml:space="preserve"> atau One Time Password digunakan untuk menyimpan data verifikasi kode OTP</w:t>
      </w:r>
      <w:r w:rsidR="00844F9D">
        <w:t>.</w:t>
      </w:r>
      <w:r w:rsidR="00AB458D">
        <w:t xml:space="preserve"> Dengan menggunakan verifikasi OTP maka hanya pengguna dengan email aktif yang akan diterima sehingga meningkatkan keamanan dan keabsahan data pengguna. Struktur dari tabel OTP </w:t>
      </w:r>
      <w:r w:rsidR="00FF3B7C">
        <w:t>dapat dilihat pada tabel x.x berikut :</w:t>
      </w:r>
    </w:p>
    <w:p w14:paraId="7DEB4001" w14:textId="77777777" w:rsidR="00FF3B7C" w:rsidRDefault="00FF3B7C" w:rsidP="00FF3B7C">
      <w:pPr>
        <w:ind w:firstLine="709"/>
      </w:pPr>
    </w:p>
    <w:p w14:paraId="53D3F152" w14:textId="745828BB" w:rsidR="00AB458D" w:rsidRDefault="00AB458D" w:rsidP="00AB458D">
      <w:r>
        <w:t>Tabel OTP</w:t>
      </w:r>
    </w:p>
    <w:tbl>
      <w:tblPr>
        <w:tblW w:w="7938" w:type="dxa"/>
        <w:tblInd w:w="108" w:type="dxa"/>
        <w:tblLook w:val="04A0" w:firstRow="1" w:lastRow="0" w:firstColumn="1" w:lastColumn="0" w:noHBand="0" w:noVBand="1"/>
      </w:tblPr>
      <w:tblGrid>
        <w:gridCol w:w="567"/>
        <w:gridCol w:w="2127"/>
        <w:gridCol w:w="1701"/>
        <w:gridCol w:w="3543"/>
      </w:tblGrid>
      <w:tr w:rsidR="00BF7FE5" w:rsidRPr="00BF7FE5" w14:paraId="1E70B4A5" w14:textId="77777777" w:rsidTr="00BF7FE5">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08BC950" w14:textId="77777777" w:rsidR="00BF7FE5" w:rsidRPr="00BF7FE5" w:rsidRDefault="00BF7FE5" w:rsidP="00BF7FE5">
            <w:pPr>
              <w:spacing w:before="120"/>
              <w:jc w:val="center"/>
              <w:rPr>
                <w:rFonts w:eastAsia="Times New Roman" w:cs="Times New Roman"/>
                <w:b/>
                <w:color w:val="000000"/>
                <w:sz w:val="22"/>
                <w:lang w:val="en-US"/>
              </w:rPr>
            </w:pPr>
            <w:r w:rsidRPr="00BF7FE5">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DB6D801"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A898550"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08CC3DEF"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Keterangan</w:t>
            </w:r>
          </w:p>
        </w:tc>
      </w:tr>
      <w:tr w:rsidR="00BF7FE5" w:rsidRPr="00BF7FE5" w14:paraId="596C8E1F" w14:textId="77777777" w:rsidTr="00BF7FE5">
        <w:trPr>
          <w:trHeight w:val="300"/>
        </w:trPr>
        <w:tc>
          <w:tcPr>
            <w:tcW w:w="567" w:type="dxa"/>
            <w:tcBorders>
              <w:top w:val="single" w:sz="4" w:space="0" w:color="auto"/>
              <w:left w:val="nil"/>
              <w:bottom w:val="nil"/>
              <w:right w:val="nil"/>
            </w:tcBorders>
            <w:shd w:val="clear" w:color="auto" w:fill="auto"/>
            <w:noWrap/>
            <w:vAlign w:val="center"/>
            <w:hideMark/>
          </w:tcPr>
          <w:p w14:paraId="64CEE7F8"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0A6009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B7279F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1BE37B9"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unci primer tabel</w:t>
            </w:r>
          </w:p>
        </w:tc>
      </w:tr>
      <w:tr w:rsidR="00BF7FE5" w:rsidRPr="00BF7FE5" w14:paraId="3FBA8905" w14:textId="77777777" w:rsidTr="00BF7FE5">
        <w:trPr>
          <w:trHeight w:val="300"/>
        </w:trPr>
        <w:tc>
          <w:tcPr>
            <w:tcW w:w="567" w:type="dxa"/>
            <w:tcBorders>
              <w:top w:val="nil"/>
              <w:left w:val="nil"/>
              <w:bottom w:val="nil"/>
              <w:right w:val="nil"/>
            </w:tcBorders>
            <w:shd w:val="clear" w:color="auto" w:fill="auto"/>
            <w:noWrap/>
            <w:vAlign w:val="center"/>
            <w:hideMark/>
          </w:tcPr>
          <w:p w14:paraId="349513E7"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56295A2F"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0B75B20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3D3BF1D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referensi ke pengguna</w:t>
            </w:r>
          </w:p>
        </w:tc>
      </w:tr>
      <w:tr w:rsidR="00BF7FE5" w:rsidRPr="00BF7FE5" w14:paraId="159B9487" w14:textId="77777777" w:rsidTr="00BF7FE5">
        <w:trPr>
          <w:trHeight w:val="300"/>
        </w:trPr>
        <w:tc>
          <w:tcPr>
            <w:tcW w:w="567" w:type="dxa"/>
            <w:tcBorders>
              <w:top w:val="nil"/>
              <w:left w:val="nil"/>
              <w:bottom w:val="nil"/>
              <w:right w:val="nil"/>
            </w:tcBorders>
            <w:shd w:val="clear" w:color="auto" w:fill="auto"/>
            <w:noWrap/>
            <w:vAlign w:val="center"/>
            <w:hideMark/>
          </w:tcPr>
          <w:p w14:paraId="72276792"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6CBD3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ode_opt</w:t>
            </w:r>
          </w:p>
        </w:tc>
        <w:tc>
          <w:tcPr>
            <w:tcW w:w="1701" w:type="dxa"/>
            <w:tcBorders>
              <w:top w:val="nil"/>
              <w:left w:val="nil"/>
              <w:bottom w:val="nil"/>
              <w:right w:val="nil"/>
            </w:tcBorders>
            <w:shd w:val="clear" w:color="auto" w:fill="auto"/>
            <w:noWrap/>
            <w:vAlign w:val="center"/>
            <w:hideMark/>
          </w:tcPr>
          <w:p w14:paraId="31B31FD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3FD97CF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ode OTP</w:t>
            </w:r>
          </w:p>
        </w:tc>
      </w:tr>
      <w:tr w:rsidR="00BF7FE5" w:rsidRPr="00BF7FE5" w14:paraId="3413C65C" w14:textId="77777777" w:rsidTr="00BF7FE5">
        <w:trPr>
          <w:trHeight w:val="300"/>
        </w:trPr>
        <w:tc>
          <w:tcPr>
            <w:tcW w:w="567" w:type="dxa"/>
            <w:tcBorders>
              <w:top w:val="nil"/>
              <w:left w:val="nil"/>
              <w:bottom w:val="nil"/>
              <w:right w:val="nil"/>
            </w:tcBorders>
            <w:shd w:val="clear" w:color="auto" w:fill="auto"/>
            <w:noWrap/>
            <w:vAlign w:val="center"/>
            <w:hideMark/>
          </w:tcPr>
          <w:p w14:paraId="0C9DCA80"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1C6E409B"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lid until</w:t>
            </w:r>
          </w:p>
        </w:tc>
        <w:tc>
          <w:tcPr>
            <w:tcW w:w="1701" w:type="dxa"/>
            <w:tcBorders>
              <w:top w:val="nil"/>
              <w:left w:val="nil"/>
              <w:bottom w:val="nil"/>
              <w:right w:val="nil"/>
            </w:tcBorders>
            <w:shd w:val="clear" w:color="auto" w:fill="auto"/>
            <w:noWrap/>
            <w:vAlign w:val="center"/>
            <w:hideMark/>
          </w:tcPr>
          <w:p w14:paraId="4CB14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datetime</w:t>
            </w:r>
          </w:p>
        </w:tc>
        <w:tc>
          <w:tcPr>
            <w:tcW w:w="3543" w:type="dxa"/>
            <w:tcBorders>
              <w:top w:val="nil"/>
              <w:left w:val="nil"/>
              <w:bottom w:val="nil"/>
              <w:right w:val="nil"/>
            </w:tcBorders>
            <w:shd w:val="clear" w:color="auto" w:fill="auto"/>
            <w:noWrap/>
            <w:vAlign w:val="center"/>
            <w:hideMark/>
          </w:tcPr>
          <w:p w14:paraId="47BCE11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hari dan tanggal kadaluarsa</w:t>
            </w:r>
          </w:p>
        </w:tc>
      </w:tr>
      <w:tr w:rsidR="00BF7FE5" w:rsidRPr="00BF7FE5" w14:paraId="669A79A3" w14:textId="77777777" w:rsidTr="00BF7FE5">
        <w:trPr>
          <w:trHeight w:val="300"/>
        </w:trPr>
        <w:tc>
          <w:tcPr>
            <w:tcW w:w="567" w:type="dxa"/>
            <w:tcBorders>
              <w:top w:val="nil"/>
              <w:left w:val="nil"/>
              <w:right w:val="nil"/>
            </w:tcBorders>
            <w:shd w:val="clear" w:color="auto" w:fill="auto"/>
            <w:noWrap/>
            <w:vAlign w:val="center"/>
            <w:hideMark/>
          </w:tcPr>
          <w:p w14:paraId="75AD8831"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5</w:t>
            </w:r>
          </w:p>
        </w:tc>
        <w:tc>
          <w:tcPr>
            <w:tcW w:w="2127" w:type="dxa"/>
            <w:tcBorders>
              <w:top w:val="nil"/>
              <w:left w:val="nil"/>
              <w:right w:val="nil"/>
            </w:tcBorders>
            <w:shd w:val="clear" w:color="auto" w:fill="auto"/>
            <w:noWrap/>
            <w:vAlign w:val="center"/>
            <w:hideMark/>
          </w:tcPr>
          <w:p w14:paraId="1D4EB8A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700F04C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0B37614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buat</w:t>
            </w:r>
          </w:p>
        </w:tc>
      </w:tr>
      <w:tr w:rsidR="00BF7FE5" w:rsidRPr="00BF7FE5" w14:paraId="256B11CB" w14:textId="77777777" w:rsidTr="00BF7FE5">
        <w:trPr>
          <w:trHeight w:val="300"/>
        </w:trPr>
        <w:tc>
          <w:tcPr>
            <w:tcW w:w="567" w:type="dxa"/>
            <w:tcBorders>
              <w:top w:val="nil"/>
              <w:left w:val="nil"/>
              <w:bottom w:val="single" w:sz="4" w:space="0" w:color="auto"/>
              <w:right w:val="nil"/>
            </w:tcBorders>
            <w:shd w:val="clear" w:color="auto" w:fill="auto"/>
            <w:noWrap/>
            <w:vAlign w:val="center"/>
            <w:hideMark/>
          </w:tcPr>
          <w:p w14:paraId="4F39548E"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6</w:t>
            </w:r>
          </w:p>
        </w:tc>
        <w:tc>
          <w:tcPr>
            <w:tcW w:w="2127" w:type="dxa"/>
            <w:tcBorders>
              <w:top w:val="nil"/>
              <w:left w:val="nil"/>
              <w:bottom w:val="single" w:sz="4" w:space="0" w:color="auto"/>
              <w:right w:val="nil"/>
            </w:tcBorders>
            <w:shd w:val="clear" w:color="auto" w:fill="auto"/>
            <w:noWrap/>
            <w:vAlign w:val="center"/>
            <w:hideMark/>
          </w:tcPr>
          <w:p w14:paraId="656DAC77"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B7E4C1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73ACA2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edit</w:t>
            </w:r>
          </w:p>
        </w:tc>
      </w:tr>
    </w:tbl>
    <w:p w14:paraId="429E29A8" w14:textId="77777777" w:rsidR="005F6DAB" w:rsidRDefault="005F6DAB" w:rsidP="00EC3110"/>
    <w:p w14:paraId="6C28F75A" w14:textId="77777777" w:rsidR="00541E3E" w:rsidRDefault="00541E3E" w:rsidP="00EC3110"/>
    <w:p w14:paraId="47BED62F" w14:textId="7FC79658" w:rsidR="005624A4" w:rsidRPr="005624A4" w:rsidRDefault="008B4A55" w:rsidP="005624A4">
      <w:pPr>
        <w:pStyle w:val="SubBabIIIII"/>
      </w:pPr>
      <w:r>
        <w:lastRenderedPageBreak/>
        <w:t>Relasi Antar Tabel</w:t>
      </w:r>
    </w:p>
    <w:p w14:paraId="57BF3996" w14:textId="0A5A6D8C" w:rsidR="000F2A3E" w:rsidRDefault="00760239" w:rsidP="004D5A8B">
      <w:pPr>
        <w:ind w:firstLine="720"/>
      </w:pPr>
      <w:r>
        <w:t xml:space="preserve">Dengan menggunakan relational database tentunya akan terdapat hubungan atau relasi antara dua tabel atau lebih, </w:t>
      </w:r>
      <w:r w:rsidR="004B0017">
        <w:t xml:space="preserve"> </w:t>
      </w:r>
      <w:r w:rsidR="00EA174E">
        <w:t xml:space="preserve">relasi memberikan informasi mengenai hubungan antara dua tabel atau lebih yang saling berkaitan beserta dengan perilaku terhadap </w:t>
      </w:r>
      <w:r w:rsidR="00A37F8C">
        <w:t>perubahan data pada tabel induknya.</w:t>
      </w:r>
    </w:p>
    <w:p w14:paraId="450353E9" w14:textId="77777777" w:rsidR="00FF3B7C" w:rsidRDefault="00FF3B7C" w:rsidP="004D5A8B">
      <w:pPr>
        <w:ind w:firstLine="720"/>
      </w:pPr>
    </w:p>
    <w:p w14:paraId="62AE7E2E" w14:textId="4BB59246" w:rsidR="00A37F8C" w:rsidRDefault="004D5A8B" w:rsidP="000F2A3E">
      <w:pPr>
        <w:jc w:val="center"/>
      </w:pPr>
      <w:r>
        <w:rPr>
          <w:noProof/>
          <w:lang w:val="en-US"/>
        </w:rPr>
        <w:drawing>
          <wp:inline distT="0" distB="0" distL="0" distR="0" wp14:anchorId="0FB95595" wp14:editId="1833E4A4">
            <wp:extent cx="4648200" cy="493282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export-6_21_2023, 12_22_5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4435" cy="4939438"/>
                    </a:xfrm>
                    <a:prstGeom prst="rect">
                      <a:avLst/>
                    </a:prstGeom>
                  </pic:spPr>
                </pic:pic>
              </a:graphicData>
            </a:graphic>
          </wp:inline>
        </w:drawing>
      </w:r>
    </w:p>
    <w:p w14:paraId="6C878560" w14:textId="198E7C06" w:rsidR="000F2A3E" w:rsidRDefault="000F2A3E" w:rsidP="000F2A3E">
      <w:pPr>
        <w:jc w:val="center"/>
      </w:pPr>
      <w:r>
        <w:t>Relasi Antar Tabel</w:t>
      </w:r>
    </w:p>
    <w:p w14:paraId="2BB6DA8D" w14:textId="77777777" w:rsidR="00FF3B7C" w:rsidRDefault="00FF3B7C" w:rsidP="000F2A3E">
      <w:pPr>
        <w:jc w:val="center"/>
      </w:pPr>
    </w:p>
    <w:p w14:paraId="228DC0F5" w14:textId="4F094008" w:rsidR="00EA174E" w:rsidRDefault="004D5A8B" w:rsidP="004D5A8B">
      <w:pPr>
        <w:ind w:firstLine="720"/>
      </w:pPr>
      <w:r>
        <w:t>Dalam skema database yang dirancang pada sistem penguncian pintu gedung ini terdapat 12 relasi antar tabel yaitu sesuai dengan tabel x.x berikut :</w:t>
      </w:r>
    </w:p>
    <w:p w14:paraId="23E856B6" w14:textId="77777777" w:rsidR="004D5A8B" w:rsidRDefault="004D5A8B" w:rsidP="00EC3110"/>
    <w:p w14:paraId="7AA62B15" w14:textId="77777777" w:rsidR="00541E3E" w:rsidRDefault="00541E3E" w:rsidP="00EC3110"/>
    <w:p w14:paraId="53CFBA57" w14:textId="77777777" w:rsidR="00541E3E" w:rsidRDefault="00541E3E" w:rsidP="00EC3110"/>
    <w:p w14:paraId="30EA4960" w14:textId="2579830A" w:rsidR="004D5A8B" w:rsidRDefault="004D5A8B" w:rsidP="00EC3110">
      <w:r>
        <w:lastRenderedPageBreak/>
        <w:t>Tabel relasi</w:t>
      </w:r>
    </w:p>
    <w:tbl>
      <w:tblPr>
        <w:tblW w:w="7938" w:type="dxa"/>
        <w:tblInd w:w="108" w:type="dxa"/>
        <w:tblLook w:val="04A0" w:firstRow="1" w:lastRow="0" w:firstColumn="1" w:lastColumn="0" w:noHBand="0" w:noVBand="1"/>
      </w:tblPr>
      <w:tblGrid>
        <w:gridCol w:w="540"/>
        <w:gridCol w:w="1176"/>
        <w:gridCol w:w="1560"/>
        <w:gridCol w:w="1275"/>
        <w:gridCol w:w="1418"/>
        <w:gridCol w:w="992"/>
        <w:gridCol w:w="977"/>
      </w:tblGrid>
      <w:tr w:rsidR="006D664E" w:rsidRPr="006D664E" w14:paraId="3A3AA6B1" w14:textId="77777777" w:rsidTr="006D664E">
        <w:trPr>
          <w:trHeight w:val="300"/>
        </w:trPr>
        <w:tc>
          <w:tcPr>
            <w:tcW w:w="540" w:type="dxa"/>
            <w:vMerge w:val="restart"/>
            <w:tcBorders>
              <w:top w:val="single" w:sz="4" w:space="0" w:color="auto"/>
              <w:left w:val="nil"/>
              <w:bottom w:val="single" w:sz="4" w:space="0" w:color="auto"/>
              <w:right w:val="nil"/>
            </w:tcBorders>
            <w:shd w:val="clear" w:color="auto" w:fill="auto"/>
            <w:noWrap/>
            <w:vAlign w:val="center"/>
            <w:hideMark/>
          </w:tcPr>
          <w:p w14:paraId="6749E1FF" w14:textId="3017DC8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N</w:t>
            </w:r>
            <w:r w:rsidRPr="006D664E">
              <w:rPr>
                <w:rFonts w:eastAsia="Times New Roman" w:cs="Times New Roman"/>
                <w:b/>
                <w:color w:val="000000"/>
                <w:sz w:val="22"/>
                <w:lang w:val="en-US"/>
              </w:rPr>
              <w:t>o</w:t>
            </w:r>
          </w:p>
        </w:tc>
        <w:tc>
          <w:tcPr>
            <w:tcW w:w="1176" w:type="dxa"/>
            <w:vMerge w:val="restart"/>
            <w:tcBorders>
              <w:top w:val="single" w:sz="4" w:space="0" w:color="auto"/>
              <w:left w:val="nil"/>
              <w:bottom w:val="single" w:sz="4" w:space="0" w:color="auto"/>
              <w:right w:val="nil"/>
            </w:tcBorders>
            <w:shd w:val="clear" w:color="auto" w:fill="auto"/>
            <w:noWrap/>
            <w:vAlign w:val="center"/>
            <w:hideMark/>
          </w:tcPr>
          <w:p w14:paraId="186FD4E5" w14:textId="732CEE80"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abel I</w:t>
            </w:r>
            <w:r w:rsidRPr="006D664E">
              <w:rPr>
                <w:rFonts w:eastAsia="Times New Roman" w:cs="Times New Roman"/>
                <w:b/>
                <w:color w:val="000000"/>
                <w:sz w:val="22"/>
                <w:lang w:val="en-US"/>
              </w:rPr>
              <w:t>nduk</w:t>
            </w: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15472631" w14:textId="66A6D63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A</w:t>
            </w:r>
            <w:r w:rsidRPr="006D664E">
              <w:rPr>
                <w:rFonts w:eastAsia="Times New Roman" w:cs="Times New Roman"/>
                <w:b/>
                <w:color w:val="000000"/>
                <w:sz w:val="22"/>
                <w:lang w:val="en-US"/>
              </w:rPr>
              <w:t>nak</w:t>
            </w:r>
          </w:p>
        </w:tc>
        <w:tc>
          <w:tcPr>
            <w:tcW w:w="1418" w:type="dxa"/>
            <w:vMerge w:val="restart"/>
            <w:tcBorders>
              <w:top w:val="single" w:sz="4" w:space="0" w:color="auto"/>
              <w:left w:val="nil"/>
              <w:bottom w:val="single" w:sz="4" w:space="0" w:color="auto"/>
              <w:right w:val="nil"/>
            </w:tcBorders>
            <w:shd w:val="clear" w:color="auto" w:fill="auto"/>
            <w:noWrap/>
            <w:vAlign w:val="center"/>
            <w:hideMark/>
          </w:tcPr>
          <w:p w14:paraId="6590E6D6" w14:textId="1DB2E275"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Jenis H</w:t>
            </w:r>
            <w:r w:rsidRPr="006D664E">
              <w:rPr>
                <w:rFonts w:eastAsia="Times New Roman" w:cs="Times New Roman"/>
                <w:b/>
                <w:color w:val="000000"/>
                <w:sz w:val="22"/>
                <w:lang w:val="en-US"/>
              </w:rPr>
              <w:t>ubungan</w:t>
            </w:r>
          </w:p>
        </w:tc>
        <w:tc>
          <w:tcPr>
            <w:tcW w:w="992" w:type="dxa"/>
            <w:vMerge w:val="restart"/>
            <w:tcBorders>
              <w:top w:val="single" w:sz="4" w:space="0" w:color="auto"/>
              <w:left w:val="nil"/>
              <w:bottom w:val="single" w:sz="4" w:space="0" w:color="auto"/>
              <w:right w:val="nil"/>
            </w:tcBorders>
            <w:shd w:val="clear" w:color="auto" w:fill="auto"/>
            <w:noWrap/>
            <w:vAlign w:val="center"/>
            <w:hideMark/>
          </w:tcPr>
          <w:p w14:paraId="02F49310" w14:textId="3E6669E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U</w:t>
            </w:r>
            <w:r w:rsidRPr="006D664E">
              <w:rPr>
                <w:rFonts w:eastAsia="Times New Roman" w:cs="Times New Roman"/>
                <w:b/>
                <w:color w:val="000000"/>
                <w:sz w:val="22"/>
                <w:lang w:val="en-US"/>
              </w:rPr>
              <w:t>pdate</w:t>
            </w:r>
          </w:p>
        </w:tc>
        <w:tc>
          <w:tcPr>
            <w:tcW w:w="977" w:type="dxa"/>
            <w:vMerge w:val="restart"/>
            <w:tcBorders>
              <w:top w:val="single" w:sz="4" w:space="0" w:color="auto"/>
              <w:left w:val="nil"/>
              <w:bottom w:val="single" w:sz="4" w:space="0" w:color="auto"/>
              <w:right w:val="nil"/>
            </w:tcBorders>
            <w:shd w:val="clear" w:color="auto" w:fill="auto"/>
            <w:noWrap/>
            <w:vAlign w:val="center"/>
            <w:hideMark/>
          </w:tcPr>
          <w:p w14:paraId="7BBA6ED4" w14:textId="1C53FEB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D</w:t>
            </w:r>
            <w:r w:rsidRPr="006D664E">
              <w:rPr>
                <w:rFonts w:eastAsia="Times New Roman" w:cs="Times New Roman"/>
                <w:b/>
                <w:color w:val="000000"/>
                <w:sz w:val="22"/>
                <w:lang w:val="en-US"/>
              </w:rPr>
              <w:t>elete</w:t>
            </w:r>
          </w:p>
        </w:tc>
      </w:tr>
      <w:tr w:rsidR="006D664E" w:rsidRPr="006D664E" w14:paraId="51DD76B4" w14:textId="77777777" w:rsidTr="006D664E">
        <w:trPr>
          <w:trHeight w:val="300"/>
        </w:trPr>
        <w:tc>
          <w:tcPr>
            <w:tcW w:w="540" w:type="dxa"/>
            <w:vMerge/>
            <w:tcBorders>
              <w:left w:val="nil"/>
              <w:bottom w:val="single" w:sz="4" w:space="0" w:color="auto"/>
              <w:right w:val="nil"/>
            </w:tcBorders>
            <w:vAlign w:val="center"/>
            <w:hideMark/>
          </w:tcPr>
          <w:p w14:paraId="77199F73" w14:textId="77777777" w:rsidR="006D664E" w:rsidRPr="006D664E" w:rsidRDefault="006D664E" w:rsidP="006D664E">
            <w:pPr>
              <w:spacing w:before="120"/>
              <w:jc w:val="left"/>
              <w:rPr>
                <w:rFonts w:eastAsia="Times New Roman" w:cs="Times New Roman"/>
                <w:color w:val="000000"/>
                <w:sz w:val="22"/>
                <w:lang w:val="en-US"/>
              </w:rPr>
            </w:pPr>
          </w:p>
        </w:tc>
        <w:tc>
          <w:tcPr>
            <w:tcW w:w="1176" w:type="dxa"/>
            <w:vMerge/>
            <w:tcBorders>
              <w:left w:val="nil"/>
              <w:bottom w:val="single" w:sz="4" w:space="0" w:color="auto"/>
              <w:right w:val="nil"/>
            </w:tcBorders>
            <w:vAlign w:val="center"/>
            <w:hideMark/>
          </w:tcPr>
          <w:p w14:paraId="2D070619" w14:textId="77777777" w:rsidR="006D664E" w:rsidRPr="006D664E" w:rsidRDefault="006D664E" w:rsidP="006D664E">
            <w:pPr>
              <w:spacing w:before="120"/>
              <w:jc w:val="left"/>
              <w:rPr>
                <w:rFonts w:eastAsia="Times New Roman" w:cs="Times New Roman"/>
                <w:color w:val="000000"/>
                <w:sz w:val="22"/>
                <w:lang w:val="en-US"/>
              </w:rPr>
            </w:pPr>
          </w:p>
        </w:tc>
        <w:tc>
          <w:tcPr>
            <w:tcW w:w="1560" w:type="dxa"/>
            <w:tcBorders>
              <w:top w:val="single" w:sz="4" w:space="0" w:color="auto"/>
              <w:left w:val="nil"/>
              <w:bottom w:val="single" w:sz="4" w:space="0" w:color="auto"/>
              <w:right w:val="nil"/>
            </w:tcBorders>
            <w:shd w:val="clear" w:color="auto" w:fill="auto"/>
            <w:noWrap/>
            <w:vAlign w:val="center"/>
            <w:hideMark/>
          </w:tcPr>
          <w:p w14:paraId="0181C893" w14:textId="7DBAFED1"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w:t>
            </w:r>
            <w:r w:rsidRPr="006D664E">
              <w:rPr>
                <w:rFonts w:eastAsia="Times New Roman" w:cs="Times New Roman"/>
                <w:b/>
                <w:color w:val="000000"/>
                <w:sz w:val="22"/>
                <w:lang w:val="en-US"/>
              </w:rPr>
              <w:t xml:space="preserve">abel </w:t>
            </w:r>
          </w:p>
        </w:tc>
        <w:tc>
          <w:tcPr>
            <w:tcW w:w="1275" w:type="dxa"/>
            <w:tcBorders>
              <w:top w:val="single" w:sz="4" w:space="0" w:color="auto"/>
              <w:left w:val="nil"/>
              <w:bottom w:val="single" w:sz="4" w:space="0" w:color="auto"/>
              <w:right w:val="nil"/>
            </w:tcBorders>
            <w:shd w:val="clear" w:color="auto" w:fill="auto"/>
            <w:noWrap/>
            <w:vAlign w:val="center"/>
            <w:hideMark/>
          </w:tcPr>
          <w:p w14:paraId="6AF85A8F" w14:textId="560DD76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K</w:t>
            </w:r>
            <w:r w:rsidRPr="006D664E">
              <w:rPr>
                <w:rFonts w:eastAsia="Times New Roman" w:cs="Times New Roman"/>
                <w:b/>
                <w:color w:val="000000"/>
                <w:sz w:val="22"/>
                <w:lang w:val="en-US"/>
              </w:rPr>
              <w:t>olom</w:t>
            </w:r>
          </w:p>
        </w:tc>
        <w:tc>
          <w:tcPr>
            <w:tcW w:w="1418" w:type="dxa"/>
            <w:vMerge/>
            <w:tcBorders>
              <w:left w:val="nil"/>
              <w:bottom w:val="single" w:sz="4" w:space="0" w:color="auto"/>
              <w:right w:val="nil"/>
            </w:tcBorders>
            <w:vAlign w:val="center"/>
            <w:hideMark/>
          </w:tcPr>
          <w:p w14:paraId="54B711C4" w14:textId="77777777" w:rsidR="006D664E" w:rsidRPr="006D664E" w:rsidRDefault="006D664E" w:rsidP="006D664E">
            <w:pPr>
              <w:spacing w:before="120"/>
              <w:jc w:val="left"/>
              <w:rPr>
                <w:rFonts w:eastAsia="Times New Roman" w:cs="Times New Roman"/>
                <w:color w:val="000000"/>
                <w:sz w:val="22"/>
                <w:lang w:val="en-US"/>
              </w:rPr>
            </w:pPr>
          </w:p>
        </w:tc>
        <w:tc>
          <w:tcPr>
            <w:tcW w:w="992" w:type="dxa"/>
            <w:vMerge/>
            <w:tcBorders>
              <w:left w:val="nil"/>
              <w:bottom w:val="single" w:sz="4" w:space="0" w:color="auto"/>
              <w:right w:val="nil"/>
            </w:tcBorders>
            <w:vAlign w:val="center"/>
            <w:hideMark/>
          </w:tcPr>
          <w:p w14:paraId="0E316E23" w14:textId="77777777" w:rsidR="006D664E" w:rsidRPr="006D664E" w:rsidRDefault="006D664E" w:rsidP="006D664E">
            <w:pPr>
              <w:spacing w:before="120"/>
              <w:jc w:val="left"/>
              <w:rPr>
                <w:rFonts w:eastAsia="Times New Roman" w:cs="Times New Roman"/>
                <w:color w:val="000000"/>
                <w:sz w:val="22"/>
                <w:lang w:val="en-US"/>
              </w:rPr>
            </w:pPr>
          </w:p>
        </w:tc>
        <w:tc>
          <w:tcPr>
            <w:tcW w:w="977" w:type="dxa"/>
            <w:vMerge/>
            <w:tcBorders>
              <w:left w:val="nil"/>
              <w:bottom w:val="single" w:sz="4" w:space="0" w:color="auto"/>
              <w:right w:val="nil"/>
            </w:tcBorders>
            <w:vAlign w:val="center"/>
            <w:hideMark/>
          </w:tcPr>
          <w:p w14:paraId="195AF7B4" w14:textId="77777777" w:rsidR="006D664E" w:rsidRPr="006D664E" w:rsidRDefault="006D664E" w:rsidP="006D664E">
            <w:pPr>
              <w:spacing w:before="120"/>
              <w:jc w:val="left"/>
              <w:rPr>
                <w:rFonts w:eastAsia="Times New Roman" w:cs="Times New Roman"/>
                <w:color w:val="000000"/>
                <w:sz w:val="22"/>
                <w:lang w:val="en-US"/>
              </w:rPr>
            </w:pPr>
          </w:p>
        </w:tc>
      </w:tr>
      <w:tr w:rsidR="006D664E" w:rsidRPr="006D664E" w14:paraId="13407338" w14:textId="77777777" w:rsidTr="006D664E">
        <w:trPr>
          <w:trHeight w:val="300"/>
        </w:trPr>
        <w:tc>
          <w:tcPr>
            <w:tcW w:w="540" w:type="dxa"/>
            <w:tcBorders>
              <w:top w:val="single" w:sz="4" w:space="0" w:color="auto"/>
              <w:left w:val="nil"/>
              <w:bottom w:val="nil"/>
              <w:right w:val="nil"/>
            </w:tcBorders>
            <w:shd w:val="clear" w:color="auto" w:fill="auto"/>
            <w:noWrap/>
            <w:vAlign w:val="center"/>
            <w:hideMark/>
          </w:tcPr>
          <w:p w14:paraId="381FA7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w:t>
            </w:r>
          </w:p>
        </w:tc>
        <w:tc>
          <w:tcPr>
            <w:tcW w:w="1176" w:type="dxa"/>
            <w:tcBorders>
              <w:top w:val="single" w:sz="4" w:space="0" w:color="auto"/>
              <w:left w:val="nil"/>
              <w:bottom w:val="nil"/>
              <w:right w:val="nil"/>
            </w:tcBorders>
            <w:shd w:val="clear" w:color="auto" w:fill="auto"/>
            <w:noWrap/>
            <w:vAlign w:val="center"/>
            <w:hideMark/>
          </w:tcPr>
          <w:p w14:paraId="3171E68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single" w:sz="4" w:space="0" w:color="auto"/>
              <w:left w:val="nil"/>
              <w:bottom w:val="nil"/>
              <w:right w:val="nil"/>
            </w:tcBorders>
            <w:shd w:val="clear" w:color="auto" w:fill="auto"/>
            <w:noWrap/>
            <w:vAlign w:val="center"/>
            <w:hideMark/>
          </w:tcPr>
          <w:p w14:paraId="79A5BB1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275" w:type="dxa"/>
            <w:tcBorders>
              <w:top w:val="single" w:sz="4" w:space="0" w:color="auto"/>
              <w:left w:val="nil"/>
              <w:bottom w:val="nil"/>
              <w:right w:val="nil"/>
            </w:tcBorders>
            <w:shd w:val="clear" w:color="auto" w:fill="auto"/>
            <w:noWrap/>
            <w:vAlign w:val="center"/>
            <w:hideMark/>
          </w:tcPr>
          <w:p w14:paraId="6607000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dded_by</w:t>
            </w:r>
          </w:p>
        </w:tc>
        <w:tc>
          <w:tcPr>
            <w:tcW w:w="1418" w:type="dxa"/>
            <w:tcBorders>
              <w:top w:val="single" w:sz="4" w:space="0" w:color="auto"/>
              <w:left w:val="nil"/>
              <w:bottom w:val="nil"/>
              <w:right w:val="nil"/>
            </w:tcBorders>
            <w:shd w:val="clear" w:color="auto" w:fill="auto"/>
            <w:noWrap/>
            <w:vAlign w:val="center"/>
            <w:hideMark/>
          </w:tcPr>
          <w:p w14:paraId="3597E51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single" w:sz="4" w:space="0" w:color="auto"/>
              <w:left w:val="nil"/>
              <w:bottom w:val="nil"/>
              <w:right w:val="nil"/>
            </w:tcBorders>
            <w:shd w:val="clear" w:color="auto" w:fill="auto"/>
            <w:noWrap/>
            <w:vAlign w:val="center"/>
            <w:hideMark/>
          </w:tcPr>
          <w:p w14:paraId="1F3C0B6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single" w:sz="4" w:space="0" w:color="auto"/>
              <w:left w:val="nil"/>
              <w:bottom w:val="nil"/>
              <w:right w:val="nil"/>
            </w:tcBorders>
            <w:shd w:val="clear" w:color="auto" w:fill="auto"/>
            <w:noWrap/>
            <w:vAlign w:val="center"/>
            <w:hideMark/>
          </w:tcPr>
          <w:p w14:paraId="5D8D5D4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7F9263E7" w14:textId="77777777" w:rsidTr="006D664E">
        <w:trPr>
          <w:trHeight w:val="300"/>
        </w:trPr>
        <w:tc>
          <w:tcPr>
            <w:tcW w:w="540" w:type="dxa"/>
            <w:tcBorders>
              <w:top w:val="nil"/>
              <w:left w:val="nil"/>
              <w:bottom w:val="nil"/>
              <w:right w:val="nil"/>
            </w:tcBorders>
            <w:shd w:val="clear" w:color="auto" w:fill="auto"/>
            <w:noWrap/>
            <w:vAlign w:val="center"/>
            <w:hideMark/>
          </w:tcPr>
          <w:p w14:paraId="2A90D99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2</w:t>
            </w:r>
          </w:p>
        </w:tc>
        <w:tc>
          <w:tcPr>
            <w:tcW w:w="1176" w:type="dxa"/>
            <w:tcBorders>
              <w:top w:val="nil"/>
              <w:left w:val="nil"/>
              <w:bottom w:val="nil"/>
              <w:right w:val="nil"/>
            </w:tcBorders>
            <w:shd w:val="clear" w:color="auto" w:fill="auto"/>
            <w:noWrap/>
            <w:vAlign w:val="bottom"/>
            <w:hideMark/>
          </w:tcPr>
          <w:p w14:paraId="11F7B90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6781956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14DB78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4D85D2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21E22A0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7C73BF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662E66A" w14:textId="77777777" w:rsidTr="006D664E">
        <w:trPr>
          <w:trHeight w:val="300"/>
        </w:trPr>
        <w:tc>
          <w:tcPr>
            <w:tcW w:w="540" w:type="dxa"/>
            <w:tcBorders>
              <w:top w:val="nil"/>
              <w:left w:val="nil"/>
              <w:bottom w:val="nil"/>
              <w:right w:val="nil"/>
            </w:tcBorders>
            <w:shd w:val="clear" w:color="auto" w:fill="auto"/>
            <w:noWrap/>
            <w:vAlign w:val="center"/>
            <w:hideMark/>
          </w:tcPr>
          <w:p w14:paraId="2E0F90E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3</w:t>
            </w:r>
          </w:p>
        </w:tc>
        <w:tc>
          <w:tcPr>
            <w:tcW w:w="1176" w:type="dxa"/>
            <w:tcBorders>
              <w:top w:val="nil"/>
              <w:left w:val="nil"/>
              <w:bottom w:val="nil"/>
              <w:right w:val="nil"/>
            </w:tcBorders>
            <w:shd w:val="clear" w:color="auto" w:fill="auto"/>
            <w:noWrap/>
            <w:vAlign w:val="bottom"/>
            <w:hideMark/>
          </w:tcPr>
          <w:p w14:paraId="26379F4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EE53B3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B1D3BB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2B89B98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D9FFB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5D79028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D416D12" w14:textId="77777777" w:rsidTr="006D664E">
        <w:trPr>
          <w:trHeight w:val="300"/>
        </w:trPr>
        <w:tc>
          <w:tcPr>
            <w:tcW w:w="540" w:type="dxa"/>
            <w:tcBorders>
              <w:top w:val="nil"/>
              <w:left w:val="nil"/>
              <w:bottom w:val="nil"/>
              <w:right w:val="nil"/>
            </w:tcBorders>
            <w:shd w:val="clear" w:color="auto" w:fill="auto"/>
            <w:noWrap/>
            <w:vAlign w:val="center"/>
            <w:hideMark/>
          </w:tcPr>
          <w:p w14:paraId="1B2E1D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4</w:t>
            </w:r>
          </w:p>
        </w:tc>
        <w:tc>
          <w:tcPr>
            <w:tcW w:w="1176" w:type="dxa"/>
            <w:tcBorders>
              <w:top w:val="nil"/>
              <w:left w:val="nil"/>
              <w:bottom w:val="nil"/>
              <w:right w:val="nil"/>
            </w:tcBorders>
            <w:shd w:val="clear" w:color="auto" w:fill="auto"/>
            <w:noWrap/>
            <w:vAlign w:val="bottom"/>
            <w:hideMark/>
          </w:tcPr>
          <w:p w14:paraId="5321B7F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4F9C35A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36C44D1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23CD84D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E6E8CD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21CFD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E224426" w14:textId="77777777" w:rsidTr="006D664E">
        <w:trPr>
          <w:trHeight w:val="300"/>
        </w:trPr>
        <w:tc>
          <w:tcPr>
            <w:tcW w:w="540" w:type="dxa"/>
            <w:tcBorders>
              <w:top w:val="nil"/>
              <w:left w:val="nil"/>
              <w:bottom w:val="nil"/>
              <w:right w:val="nil"/>
            </w:tcBorders>
            <w:shd w:val="clear" w:color="auto" w:fill="auto"/>
            <w:noWrap/>
            <w:vAlign w:val="center"/>
            <w:hideMark/>
          </w:tcPr>
          <w:p w14:paraId="520256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5</w:t>
            </w:r>
          </w:p>
        </w:tc>
        <w:tc>
          <w:tcPr>
            <w:tcW w:w="1176" w:type="dxa"/>
            <w:tcBorders>
              <w:top w:val="nil"/>
              <w:left w:val="nil"/>
              <w:bottom w:val="nil"/>
              <w:right w:val="nil"/>
            </w:tcBorders>
            <w:shd w:val="clear" w:color="auto" w:fill="auto"/>
            <w:noWrap/>
            <w:vAlign w:val="bottom"/>
            <w:hideMark/>
          </w:tcPr>
          <w:p w14:paraId="3EB5D77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61179D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20752E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0435D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29275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7BAA39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2A2458F2" w14:textId="77777777" w:rsidTr="006D664E">
        <w:trPr>
          <w:trHeight w:val="300"/>
        </w:trPr>
        <w:tc>
          <w:tcPr>
            <w:tcW w:w="540" w:type="dxa"/>
            <w:tcBorders>
              <w:top w:val="nil"/>
              <w:left w:val="nil"/>
              <w:bottom w:val="nil"/>
              <w:right w:val="nil"/>
            </w:tcBorders>
            <w:shd w:val="clear" w:color="auto" w:fill="auto"/>
            <w:noWrap/>
            <w:vAlign w:val="center"/>
            <w:hideMark/>
          </w:tcPr>
          <w:p w14:paraId="339D486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6</w:t>
            </w:r>
          </w:p>
        </w:tc>
        <w:tc>
          <w:tcPr>
            <w:tcW w:w="1176" w:type="dxa"/>
            <w:tcBorders>
              <w:top w:val="nil"/>
              <w:left w:val="nil"/>
              <w:bottom w:val="nil"/>
              <w:right w:val="nil"/>
            </w:tcBorders>
            <w:shd w:val="clear" w:color="auto" w:fill="auto"/>
            <w:noWrap/>
            <w:vAlign w:val="bottom"/>
            <w:hideMark/>
          </w:tcPr>
          <w:p w14:paraId="33EFBF7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0F91BB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4D8098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4EF3159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E8FA0D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719216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212BAFB" w14:textId="77777777" w:rsidTr="006D664E">
        <w:trPr>
          <w:trHeight w:val="300"/>
        </w:trPr>
        <w:tc>
          <w:tcPr>
            <w:tcW w:w="540" w:type="dxa"/>
            <w:tcBorders>
              <w:top w:val="nil"/>
              <w:left w:val="nil"/>
              <w:bottom w:val="nil"/>
              <w:right w:val="nil"/>
            </w:tcBorders>
            <w:shd w:val="clear" w:color="auto" w:fill="auto"/>
            <w:noWrap/>
            <w:vAlign w:val="center"/>
            <w:hideMark/>
          </w:tcPr>
          <w:p w14:paraId="4F75098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7</w:t>
            </w:r>
          </w:p>
        </w:tc>
        <w:tc>
          <w:tcPr>
            <w:tcW w:w="1176" w:type="dxa"/>
            <w:tcBorders>
              <w:top w:val="nil"/>
              <w:left w:val="nil"/>
              <w:bottom w:val="nil"/>
              <w:right w:val="nil"/>
            </w:tcBorders>
            <w:shd w:val="clear" w:color="auto" w:fill="auto"/>
            <w:noWrap/>
            <w:vAlign w:val="bottom"/>
            <w:hideMark/>
          </w:tcPr>
          <w:p w14:paraId="57FBD3D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72FBB2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275" w:type="dxa"/>
            <w:tcBorders>
              <w:top w:val="nil"/>
              <w:left w:val="nil"/>
              <w:bottom w:val="nil"/>
              <w:right w:val="nil"/>
            </w:tcBorders>
            <w:shd w:val="clear" w:color="auto" w:fill="auto"/>
            <w:noWrap/>
            <w:vAlign w:val="bottom"/>
            <w:hideMark/>
          </w:tcPr>
          <w:p w14:paraId="3CF15F5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12E2973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9CF1AC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394408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FC668BD" w14:textId="77777777" w:rsidTr="006D664E">
        <w:trPr>
          <w:trHeight w:val="300"/>
        </w:trPr>
        <w:tc>
          <w:tcPr>
            <w:tcW w:w="540" w:type="dxa"/>
            <w:tcBorders>
              <w:top w:val="nil"/>
              <w:left w:val="nil"/>
              <w:bottom w:val="nil"/>
              <w:right w:val="nil"/>
            </w:tcBorders>
            <w:shd w:val="clear" w:color="auto" w:fill="auto"/>
            <w:noWrap/>
            <w:vAlign w:val="center"/>
            <w:hideMark/>
          </w:tcPr>
          <w:p w14:paraId="239BD12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8</w:t>
            </w:r>
          </w:p>
        </w:tc>
        <w:tc>
          <w:tcPr>
            <w:tcW w:w="1176" w:type="dxa"/>
            <w:tcBorders>
              <w:top w:val="nil"/>
              <w:left w:val="nil"/>
              <w:bottom w:val="nil"/>
              <w:right w:val="nil"/>
            </w:tcBorders>
            <w:shd w:val="clear" w:color="auto" w:fill="auto"/>
            <w:noWrap/>
            <w:vAlign w:val="bottom"/>
            <w:hideMark/>
          </w:tcPr>
          <w:p w14:paraId="2BB29D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560" w:type="dxa"/>
            <w:tcBorders>
              <w:top w:val="nil"/>
              <w:left w:val="nil"/>
              <w:bottom w:val="nil"/>
              <w:right w:val="nil"/>
            </w:tcBorders>
            <w:shd w:val="clear" w:color="auto" w:fill="auto"/>
            <w:noWrap/>
            <w:vAlign w:val="bottom"/>
            <w:hideMark/>
          </w:tcPr>
          <w:p w14:paraId="7E4A952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0E48D9C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_id</w:t>
            </w:r>
          </w:p>
        </w:tc>
        <w:tc>
          <w:tcPr>
            <w:tcW w:w="1418" w:type="dxa"/>
            <w:tcBorders>
              <w:top w:val="nil"/>
              <w:left w:val="nil"/>
              <w:bottom w:val="nil"/>
              <w:right w:val="nil"/>
            </w:tcBorders>
            <w:shd w:val="clear" w:color="auto" w:fill="auto"/>
            <w:noWrap/>
            <w:vAlign w:val="center"/>
            <w:hideMark/>
          </w:tcPr>
          <w:p w14:paraId="1BD679D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E0CCD7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C3386C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06A5FB1" w14:textId="77777777" w:rsidTr="006D664E">
        <w:trPr>
          <w:trHeight w:val="300"/>
        </w:trPr>
        <w:tc>
          <w:tcPr>
            <w:tcW w:w="540" w:type="dxa"/>
            <w:tcBorders>
              <w:top w:val="nil"/>
              <w:left w:val="nil"/>
              <w:bottom w:val="nil"/>
              <w:right w:val="nil"/>
            </w:tcBorders>
            <w:shd w:val="clear" w:color="auto" w:fill="auto"/>
            <w:noWrap/>
            <w:vAlign w:val="center"/>
            <w:hideMark/>
          </w:tcPr>
          <w:p w14:paraId="79AD22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9</w:t>
            </w:r>
          </w:p>
        </w:tc>
        <w:tc>
          <w:tcPr>
            <w:tcW w:w="1176" w:type="dxa"/>
            <w:tcBorders>
              <w:top w:val="nil"/>
              <w:left w:val="nil"/>
              <w:bottom w:val="nil"/>
              <w:right w:val="nil"/>
            </w:tcBorders>
            <w:shd w:val="clear" w:color="auto" w:fill="auto"/>
            <w:noWrap/>
            <w:vAlign w:val="bottom"/>
            <w:hideMark/>
          </w:tcPr>
          <w:p w14:paraId="021D145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0A185C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3F94E92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C226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945738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86EDEE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EB233CB" w14:textId="77777777" w:rsidTr="006D664E">
        <w:trPr>
          <w:trHeight w:val="300"/>
        </w:trPr>
        <w:tc>
          <w:tcPr>
            <w:tcW w:w="540" w:type="dxa"/>
            <w:tcBorders>
              <w:top w:val="nil"/>
              <w:left w:val="nil"/>
              <w:bottom w:val="nil"/>
              <w:right w:val="nil"/>
            </w:tcBorders>
            <w:shd w:val="clear" w:color="auto" w:fill="auto"/>
            <w:noWrap/>
            <w:vAlign w:val="center"/>
            <w:hideMark/>
          </w:tcPr>
          <w:p w14:paraId="6BE5FB5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0</w:t>
            </w:r>
          </w:p>
        </w:tc>
        <w:tc>
          <w:tcPr>
            <w:tcW w:w="1176" w:type="dxa"/>
            <w:tcBorders>
              <w:top w:val="nil"/>
              <w:left w:val="nil"/>
              <w:bottom w:val="nil"/>
              <w:right w:val="nil"/>
            </w:tcBorders>
            <w:shd w:val="clear" w:color="auto" w:fill="auto"/>
            <w:noWrap/>
            <w:vAlign w:val="bottom"/>
            <w:hideMark/>
          </w:tcPr>
          <w:p w14:paraId="70E823F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14B912E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275" w:type="dxa"/>
            <w:tcBorders>
              <w:top w:val="nil"/>
              <w:left w:val="nil"/>
              <w:bottom w:val="nil"/>
              <w:right w:val="nil"/>
            </w:tcBorders>
            <w:shd w:val="clear" w:color="auto" w:fill="auto"/>
            <w:noWrap/>
            <w:vAlign w:val="bottom"/>
            <w:hideMark/>
          </w:tcPr>
          <w:p w14:paraId="1B16DCB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bottom"/>
            <w:hideMark/>
          </w:tcPr>
          <w:p w14:paraId="571F410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bottom w:val="nil"/>
              <w:right w:val="nil"/>
            </w:tcBorders>
            <w:shd w:val="clear" w:color="auto" w:fill="auto"/>
            <w:noWrap/>
            <w:vAlign w:val="bottom"/>
            <w:hideMark/>
          </w:tcPr>
          <w:p w14:paraId="650ED23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04A310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204C6E81" w14:textId="77777777" w:rsidTr="00541E3E">
        <w:trPr>
          <w:trHeight w:val="300"/>
        </w:trPr>
        <w:tc>
          <w:tcPr>
            <w:tcW w:w="540" w:type="dxa"/>
            <w:tcBorders>
              <w:top w:val="nil"/>
              <w:left w:val="nil"/>
              <w:right w:val="nil"/>
            </w:tcBorders>
            <w:shd w:val="clear" w:color="auto" w:fill="auto"/>
            <w:noWrap/>
            <w:vAlign w:val="center"/>
            <w:hideMark/>
          </w:tcPr>
          <w:p w14:paraId="1579F1D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1</w:t>
            </w:r>
          </w:p>
        </w:tc>
        <w:tc>
          <w:tcPr>
            <w:tcW w:w="1176" w:type="dxa"/>
            <w:tcBorders>
              <w:top w:val="nil"/>
              <w:left w:val="nil"/>
              <w:right w:val="nil"/>
            </w:tcBorders>
            <w:shd w:val="clear" w:color="auto" w:fill="auto"/>
            <w:noWrap/>
            <w:vAlign w:val="bottom"/>
            <w:hideMark/>
          </w:tcPr>
          <w:p w14:paraId="023F07E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right w:val="nil"/>
            </w:tcBorders>
            <w:shd w:val="clear" w:color="auto" w:fill="auto"/>
            <w:noWrap/>
            <w:vAlign w:val="bottom"/>
            <w:hideMark/>
          </w:tcPr>
          <w:p w14:paraId="471E804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tps</w:t>
            </w:r>
          </w:p>
        </w:tc>
        <w:tc>
          <w:tcPr>
            <w:tcW w:w="1275" w:type="dxa"/>
            <w:tcBorders>
              <w:top w:val="nil"/>
              <w:left w:val="nil"/>
              <w:right w:val="nil"/>
            </w:tcBorders>
            <w:shd w:val="clear" w:color="auto" w:fill="auto"/>
            <w:noWrap/>
            <w:vAlign w:val="bottom"/>
            <w:hideMark/>
          </w:tcPr>
          <w:p w14:paraId="782D1F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right w:val="nil"/>
            </w:tcBorders>
            <w:shd w:val="clear" w:color="auto" w:fill="auto"/>
            <w:noWrap/>
            <w:vAlign w:val="bottom"/>
            <w:hideMark/>
          </w:tcPr>
          <w:p w14:paraId="7616E48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right w:val="nil"/>
            </w:tcBorders>
            <w:shd w:val="clear" w:color="auto" w:fill="auto"/>
            <w:noWrap/>
            <w:vAlign w:val="bottom"/>
            <w:hideMark/>
          </w:tcPr>
          <w:p w14:paraId="674AE0B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right w:val="nil"/>
            </w:tcBorders>
            <w:shd w:val="clear" w:color="auto" w:fill="auto"/>
            <w:noWrap/>
            <w:vAlign w:val="bottom"/>
            <w:hideMark/>
          </w:tcPr>
          <w:p w14:paraId="3E9CCC0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5904252" w14:textId="77777777" w:rsidTr="00541E3E">
        <w:trPr>
          <w:trHeight w:val="300"/>
        </w:trPr>
        <w:tc>
          <w:tcPr>
            <w:tcW w:w="540" w:type="dxa"/>
            <w:tcBorders>
              <w:top w:val="nil"/>
              <w:left w:val="nil"/>
              <w:bottom w:val="single" w:sz="4" w:space="0" w:color="auto"/>
              <w:right w:val="nil"/>
            </w:tcBorders>
            <w:shd w:val="clear" w:color="auto" w:fill="auto"/>
            <w:noWrap/>
            <w:vAlign w:val="center"/>
            <w:hideMark/>
          </w:tcPr>
          <w:p w14:paraId="2F3820A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2</w:t>
            </w:r>
          </w:p>
        </w:tc>
        <w:tc>
          <w:tcPr>
            <w:tcW w:w="1176" w:type="dxa"/>
            <w:tcBorders>
              <w:top w:val="nil"/>
              <w:left w:val="nil"/>
              <w:bottom w:val="single" w:sz="4" w:space="0" w:color="auto"/>
              <w:right w:val="nil"/>
            </w:tcBorders>
            <w:shd w:val="clear" w:color="auto" w:fill="auto"/>
            <w:noWrap/>
            <w:vAlign w:val="bottom"/>
            <w:hideMark/>
          </w:tcPr>
          <w:p w14:paraId="1749A60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single" w:sz="4" w:space="0" w:color="auto"/>
              <w:right w:val="nil"/>
            </w:tcBorders>
            <w:shd w:val="clear" w:color="auto" w:fill="auto"/>
            <w:noWrap/>
            <w:vAlign w:val="bottom"/>
            <w:hideMark/>
          </w:tcPr>
          <w:p w14:paraId="7F73EC1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275" w:type="dxa"/>
            <w:tcBorders>
              <w:top w:val="nil"/>
              <w:left w:val="nil"/>
              <w:bottom w:val="single" w:sz="4" w:space="0" w:color="auto"/>
              <w:right w:val="nil"/>
            </w:tcBorders>
            <w:shd w:val="clear" w:color="auto" w:fill="auto"/>
            <w:noWrap/>
            <w:vAlign w:val="bottom"/>
            <w:hideMark/>
          </w:tcPr>
          <w:p w14:paraId="1D35A8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single" w:sz="4" w:space="0" w:color="auto"/>
              <w:right w:val="nil"/>
            </w:tcBorders>
            <w:shd w:val="clear" w:color="auto" w:fill="auto"/>
            <w:noWrap/>
            <w:vAlign w:val="bottom"/>
            <w:hideMark/>
          </w:tcPr>
          <w:p w14:paraId="2E8143B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single" w:sz="4" w:space="0" w:color="auto"/>
              <w:right w:val="nil"/>
            </w:tcBorders>
            <w:shd w:val="clear" w:color="auto" w:fill="auto"/>
            <w:noWrap/>
            <w:vAlign w:val="bottom"/>
            <w:hideMark/>
          </w:tcPr>
          <w:p w14:paraId="301002B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single" w:sz="4" w:space="0" w:color="auto"/>
              <w:right w:val="nil"/>
            </w:tcBorders>
            <w:shd w:val="clear" w:color="auto" w:fill="auto"/>
            <w:noWrap/>
            <w:vAlign w:val="bottom"/>
            <w:hideMark/>
          </w:tcPr>
          <w:p w14:paraId="7144557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bl>
    <w:p w14:paraId="20EB22F3" w14:textId="77777777" w:rsidR="00FF3B7C" w:rsidRDefault="00FF3B7C" w:rsidP="00EC3110"/>
    <w:p w14:paraId="0997F408" w14:textId="0513C53B" w:rsidR="004D5A8B" w:rsidRDefault="00075A2C" w:rsidP="00075A2C">
      <w:pPr>
        <w:ind w:firstLine="720"/>
      </w:pPr>
      <w:r>
        <w:t>Dengan menggunakan relasi seperti yang tertulis pada tabel x.x diatas dapat memberikan struktur data yang sesuai dengan menghilangkan data ganda atau perulangan, sebagai contoh pada beberapa tabel yang membutuhkan data pengguna seperti tabel access, opts, offices dan access_logs data pengguna tidak dicantumkan didalam tabel tersebut melainkan berada pada tabel users yang menjadi induk dari tabel-tabel tersebut.</w:t>
      </w:r>
    </w:p>
    <w:p w14:paraId="458471EF" w14:textId="0E4CD00A" w:rsidR="00075A2C" w:rsidRDefault="00075A2C" w:rsidP="00381A75">
      <w:pPr>
        <w:ind w:firstLine="720"/>
      </w:pPr>
      <w:r>
        <w:t>Dengan menggunakan relasi seperti yang tertulis pada tabel x.x diatas juga dapat memberikan konsistensi data</w:t>
      </w:r>
      <w:r w:rsidR="00596F94">
        <w:t>,</w:t>
      </w:r>
      <w:r>
        <w:t xml:space="preserve"> seperti contoh pada tabel </w:t>
      </w:r>
      <w:r w:rsidR="00381A75">
        <w:t>offices yang berelasi dengan tabel users dimana pada perilaku on delete restrict maka penghapusan pada data pe</w:t>
      </w:r>
      <w:r w:rsidR="00516861">
        <w:t>ngguna yang berkaitan dengan tab</w:t>
      </w:r>
      <w:r w:rsidR="00381A75">
        <w:t>el offices akan dicegah sehingga menjamin bahwa setiap gedung memiliki seorang operator.</w:t>
      </w:r>
    </w:p>
    <w:p w14:paraId="0E19BB9A" w14:textId="77777777" w:rsidR="00D558EC" w:rsidRDefault="00D558EC" w:rsidP="00381A75">
      <w:pPr>
        <w:ind w:firstLine="720"/>
      </w:pPr>
    </w:p>
    <w:p w14:paraId="5797238E" w14:textId="6AA2A668" w:rsidR="004B7EBA" w:rsidRDefault="00E23BDE" w:rsidP="009338D0">
      <w:pPr>
        <w:pStyle w:val="SubBabIII"/>
        <w:ind w:hanging="720"/>
      </w:pPr>
      <w:r>
        <w:lastRenderedPageBreak/>
        <w:t>Perancangan Backend API</w:t>
      </w:r>
    </w:p>
    <w:p w14:paraId="73DC748A" w14:textId="045F0CE0" w:rsidR="00F358E8" w:rsidRDefault="003D02C6" w:rsidP="003D02C6">
      <w:pPr>
        <w:ind w:firstLine="720"/>
      </w:pPr>
      <w:r>
        <w:t xml:space="preserve">Backend API digunakan sebagai salah satu jalur komunikasi yang menghubungkan antara perangkat mobile dan perangkat kunci pintu berbasis IoT dengan server. Selain terdapat website yang digunakna sebagai antarmuka utama dalam mengelola sistem ini juga terdapat aplikasi berbasis mobile yang digunakan untuk menunjang kinerja dari sistem terutama pada </w:t>
      </w:r>
      <w:r w:rsidR="00702B11">
        <w:t>bagian yang membutuhkan tekno</w:t>
      </w:r>
      <w:r w:rsidR="004E6B71">
        <w:t>logi yang belum disediakan oleh browser seperti koneksi bluetooth dan pindai kode QR</w:t>
      </w:r>
      <w:r w:rsidR="00702B11">
        <w:t xml:space="preserve"> menggunakan kamera</w:t>
      </w:r>
      <w:r w:rsidR="004E6B71">
        <w:t>.</w:t>
      </w:r>
    </w:p>
    <w:p w14:paraId="5D30931C" w14:textId="50345046" w:rsidR="002B284D" w:rsidRDefault="002B284D" w:rsidP="003D02C6">
      <w:pPr>
        <w:ind w:firstLine="720"/>
      </w:pPr>
      <w:r>
        <w:t xml:space="preserve">Backend </w:t>
      </w:r>
      <w:r w:rsidR="00702B11">
        <w:t>API yang dikem</w:t>
      </w:r>
      <w:r>
        <w:t xml:space="preserve">bangkan menggunakan </w:t>
      </w:r>
      <w:r w:rsidR="00702B11">
        <w:t>bahasa pemrograman PHP dengan menggunakan kerangka kerja dari Laravel. Laravel menyediakan beberapa fitur yang siap digunakan seperti autentikasi login, re</w:t>
      </w:r>
      <w:r w:rsidR="008C1CF8">
        <w:t xml:space="preserve">set password, notifikasi email dan lain sebagaim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Diagram Use Case API</w:t>
      </w:r>
    </w:p>
    <w:p w14:paraId="54F34A93" w14:textId="2EF173B6"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Use Case dari Backend API dapat dilihat pada gambar x.x dibawah.</w:t>
      </w:r>
    </w:p>
    <w:p w14:paraId="20F3402B" w14:textId="6279306B" w:rsidR="007542F7" w:rsidRDefault="00F164E6" w:rsidP="007542F7">
      <w:pPr>
        <w:jc w:val="center"/>
      </w:pPr>
      <w:r>
        <w:rPr>
          <w:noProof/>
          <w:lang w:val="en-US"/>
        </w:rPr>
        <w:lastRenderedPageBreak/>
        <w:drawing>
          <wp:inline distT="0" distB="0" distL="0" distR="0" wp14:anchorId="5E437686" wp14:editId="64E6C5D9">
            <wp:extent cx="4774386" cy="4303986"/>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17">
                      <a:extLst>
                        <a:ext uri="{28A0092B-C50C-407E-A947-70E740481C1C}">
                          <a14:useLocalDpi xmlns:a14="http://schemas.microsoft.com/office/drawing/2010/main" val="0"/>
                        </a:ext>
                      </a:extLst>
                    </a:blip>
                    <a:stretch>
                      <a:fillRect/>
                    </a:stretch>
                  </pic:blipFill>
                  <pic:spPr>
                    <a:xfrm>
                      <a:off x="0" y="0"/>
                      <a:ext cx="4784634" cy="4313224"/>
                    </a:xfrm>
                    <a:prstGeom prst="rect">
                      <a:avLst/>
                    </a:prstGeom>
                  </pic:spPr>
                </pic:pic>
              </a:graphicData>
            </a:graphic>
          </wp:inline>
        </w:drawing>
      </w:r>
      <w:bookmarkStart w:id="63" w:name="_GoBack"/>
      <w:bookmarkEnd w:id="63"/>
    </w:p>
    <w:p w14:paraId="76557BDF" w14:textId="3594DDD7" w:rsidR="007542F7" w:rsidRDefault="007542F7" w:rsidP="007542F7">
      <w:pPr>
        <w:jc w:val="center"/>
      </w:pPr>
      <w:r>
        <w:t>Diagram Use Case API</w:t>
      </w:r>
    </w:p>
    <w:p w14:paraId="07C898A6" w14:textId="77777777" w:rsidR="007542F7" w:rsidRDefault="007542F7" w:rsidP="007542F7">
      <w:pPr>
        <w:jc w:val="center"/>
      </w:pPr>
    </w:p>
    <w:p w14:paraId="202E285D" w14:textId="48D46618" w:rsidR="00A021DE" w:rsidRDefault="007542F7" w:rsidP="003D566A">
      <w:pPr>
        <w:ind w:firstLine="720"/>
      </w:pPr>
      <w:r>
        <w:t xml:space="preserve">Dapat dilihat pada gambar x.x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3D589F94" w:rsidR="007401EB" w:rsidRDefault="007401EB" w:rsidP="003D566A">
      <w:pPr>
        <w:ind w:firstLine="720"/>
      </w:pPr>
      <w:r>
        <w:t xml:space="preserve">Pada gambar x.x diatas juga terlihat beberapa fungsi seperti </w:t>
      </w:r>
      <w:r w:rsidR="00DB76EF">
        <w:t>update profil, lihat avatar, verifikasi akses dan lain sebagainya merupakan extends dari fungsi verifikasi email yang menandakan bahawa fungsi-fungsi tersebut hanya bisa diakses jike client sudah melakukan proses verifikasi email. Fungsi verifikasi email juga merupakan extends dari fungsi login sehingga fungsi verifikasi email hanya bisa diakses jika client sudah mellakukan autentikasi login. Hal ini dimaksudkan supaya hanya client yang terautentikasi dan terverifikasi yang dapat mengakses sumber daya yang disediakan.</w:t>
      </w:r>
    </w:p>
    <w:p w14:paraId="175D82BC" w14:textId="77777777" w:rsidR="003D566A" w:rsidRDefault="003D566A" w:rsidP="00DB76EF"/>
    <w:p w14:paraId="7B1593B7" w14:textId="34677400" w:rsidR="004E6B71" w:rsidRDefault="004E6B71" w:rsidP="004E6B71">
      <w:pPr>
        <w:pStyle w:val="SubBabIIIIII"/>
      </w:pPr>
      <w:r>
        <w:lastRenderedPageBreak/>
        <w:t>Fungsi Login</w:t>
      </w:r>
    </w:p>
    <w:p w14:paraId="796D1BDE" w14:textId="4B74C3DA" w:rsidR="003D566A" w:rsidRDefault="003D566A" w:rsidP="003D566A">
      <w:pPr>
        <w:ind w:firstLine="720"/>
      </w:pPr>
      <w:r>
        <w:t>Fungsi login digunakan untuk melakukan autentikasi client melalui username dan password yang dikirimkan, fungsi login juga mengecek apakan pengguna dan operator sudah melakukan verifiaksi email, jika belum maka login akan tertahan sampai pengguna melalukan verifikasi email. Diagram fungsi login dapat dilihat pada gambar x.x dibawah.</w:t>
      </w:r>
    </w:p>
    <w:p w14:paraId="5B078B38" w14:textId="2BB49A0C" w:rsidR="003D566A" w:rsidRDefault="003D566A" w:rsidP="003D566A">
      <w:r>
        <w:rPr>
          <w:noProof/>
          <w:lang w:val="en-US"/>
        </w:rPr>
        <w:drawing>
          <wp:inline distT="0" distB="0" distL="0" distR="0" wp14:anchorId="4A868790" wp14:editId="6B917F94">
            <wp:extent cx="5039995" cy="3866515"/>
            <wp:effectExtent l="0" t="0" r="825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18">
                      <a:extLst>
                        <a:ext uri="{28A0092B-C50C-407E-A947-70E740481C1C}">
                          <a14:useLocalDpi xmlns:a14="http://schemas.microsoft.com/office/drawing/2010/main" val="0"/>
                        </a:ext>
                      </a:extLst>
                    </a:blip>
                    <a:stretch>
                      <a:fillRect/>
                    </a:stretch>
                  </pic:blipFill>
                  <pic:spPr>
                    <a:xfrm>
                      <a:off x="0" y="0"/>
                      <a:ext cx="5039995" cy="3866515"/>
                    </a:xfrm>
                    <a:prstGeom prst="rect">
                      <a:avLst/>
                    </a:prstGeom>
                  </pic:spPr>
                </pic:pic>
              </a:graphicData>
            </a:graphic>
          </wp:inline>
        </w:drawing>
      </w:r>
    </w:p>
    <w:p w14:paraId="47D8516B" w14:textId="2E2CC8D6" w:rsidR="003D566A" w:rsidRDefault="003D566A" w:rsidP="003D566A">
      <w:pPr>
        <w:jc w:val="center"/>
      </w:pPr>
      <w:r>
        <w:t>Sequence Diagram Login</w:t>
      </w:r>
    </w:p>
    <w:p w14:paraId="45F048FC" w14:textId="77777777" w:rsidR="003D566A" w:rsidRDefault="003D566A" w:rsidP="003D566A">
      <w:pPr>
        <w:jc w:val="center"/>
      </w:pPr>
    </w:p>
    <w:p w14:paraId="072172B1" w14:textId="05ED313D" w:rsidR="003D566A" w:rsidRDefault="00221F66" w:rsidP="00221F66">
      <w:pPr>
        <w:ind w:firstLine="720"/>
      </w:pPr>
      <w:r>
        <w:t>Fungsi login dimulai oleh client, client akan mengirimkan username dan password mereka melalui endpoint “/login” kemudian route akan memanggil fungsi login didalam kontroler, kontroler akan memeriksa username dan password dengan melakukan query ke tabel users,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detail client seperti nama, email, nomor hp dan lain </w:t>
      </w:r>
      <w:r w:rsidR="00387E05">
        <w:lastRenderedPageBreak/>
        <w:t>sebagainya. Jika terdeteksi client belum malakukan verifikasi email maka kontroler akan membuat kode OTP atau One Time Password yang merupakan 6 digit angka acak dan mengirimakan kode terkesebut ke email client</w:t>
      </w:r>
      <w:r w:rsidR="00206FBC">
        <w:t>. Jika autentika</w:t>
      </w:r>
      <w:r w:rsidR="00AC6828">
        <w:t>s</w:t>
      </w:r>
      <w:r w:rsidR="00206FBC">
        <w:t>i yang dilakukan gagal, maka kontroler akan mengembalikan respon error ke client.</w:t>
      </w:r>
    </w:p>
    <w:p w14:paraId="1CC61CC6" w14:textId="77777777" w:rsidR="00221F66" w:rsidRDefault="00221F66" w:rsidP="003D566A"/>
    <w:p w14:paraId="05D0C021" w14:textId="493F65EA" w:rsidR="004E6B71" w:rsidRDefault="004E6B71" w:rsidP="004E6B71">
      <w:pPr>
        <w:pStyle w:val="SubBabIIIIII"/>
      </w:pPr>
      <w:r>
        <w:t>Fungsi Logout</w:t>
      </w:r>
    </w:p>
    <w:p w14:paraId="6081DFA8" w14:textId="6FADDCBD" w:rsidR="00206FBC" w:rsidRDefault="00206FBC" w:rsidP="00206FBC">
      <w:pPr>
        <w:ind w:firstLine="720"/>
      </w:pPr>
      <w:r>
        <w:t xml:space="preserve">Fungsi logout digunakan untuk mengakhiri sesi </w:t>
      </w:r>
      <w:r w:rsidR="00AC6828">
        <w:t xml:space="preserve">login client </w:t>
      </w:r>
      <w:r>
        <w:t>dengan cara menghapus semua token yang dimiliki oleh client.</w:t>
      </w:r>
      <w:r w:rsidR="00AC6828">
        <w:t xml:space="preserve"> Diagram dari fungsi logout dapat dilihat pada gambar x.x dibawah.</w:t>
      </w:r>
    </w:p>
    <w:p w14:paraId="7F44062D" w14:textId="473119BA" w:rsidR="00AC6828" w:rsidRDefault="00AC6828" w:rsidP="00AC6828">
      <w:pPr>
        <w:jc w:val="center"/>
      </w:pPr>
      <w:r>
        <w:rPr>
          <w:noProof/>
          <w:lang w:val="en-US"/>
        </w:rPr>
        <w:drawing>
          <wp:inline distT="0" distB="0" distL="0" distR="0" wp14:anchorId="41B4C784" wp14:editId="0AF2C515">
            <wp:extent cx="4001772" cy="21158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19">
                      <a:extLst>
                        <a:ext uri="{28A0092B-C50C-407E-A947-70E740481C1C}">
                          <a14:useLocalDpi xmlns:a14="http://schemas.microsoft.com/office/drawing/2010/main" val="0"/>
                        </a:ext>
                      </a:extLst>
                    </a:blip>
                    <a:srcRect l="11603" t="14057" r="14979" b="22859"/>
                    <a:stretch/>
                  </pic:blipFill>
                  <pic:spPr bwMode="auto">
                    <a:xfrm>
                      <a:off x="0" y="0"/>
                      <a:ext cx="4001772" cy="2115879"/>
                    </a:xfrm>
                    <a:prstGeom prst="rect">
                      <a:avLst/>
                    </a:prstGeom>
                    <a:ln>
                      <a:noFill/>
                    </a:ln>
                    <a:extLst>
                      <a:ext uri="{53640926-AAD7-44D8-BBD7-CCE9431645EC}">
                        <a14:shadowObscured xmlns:a14="http://schemas.microsoft.com/office/drawing/2010/main"/>
                      </a:ext>
                    </a:extLst>
                  </pic:spPr>
                </pic:pic>
              </a:graphicData>
            </a:graphic>
          </wp:inline>
        </w:drawing>
      </w:r>
    </w:p>
    <w:p w14:paraId="35FF6A67" w14:textId="5390356C" w:rsidR="00AC6828" w:rsidRDefault="00AC6828" w:rsidP="00AC6828">
      <w:pPr>
        <w:jc w:val="center"/>
      </w:pPr>
      <w:r>
        <w:t>Sequence Diagram Logout</w:t>
      </w:r>
    </w:p>
    <w:p w14:paraId="07A4AD12" w14:textId="77777777" w:rsidR="00AC6828" w:rsidRDefault="00AC6828" w:rsidP="00AC6828">
      <w:pPr>
        <w:jc w:val="center"/>
      </w:pPr>
    </w:p>
    <w:p w14:paraId="5E5E5EAD" w14:textId="5DBCE747" w:rsidR="00AC6828" w:rsidRDefault="00AC6828" w:rsidP="00AC6828">
      <w:pPr>
        <w:ind w:firstLine="720"/>
      </w:pPr>
      <w:r>
        <w:t>Pada gambar x.x diatas, fungsi logout didalam kontroler akan dipanggil oleh route jika ada client yang melakukan request ke endpoint “/logout”. Kemudian kontroler akan menghapus token dari client sesuai dengan token yang dilampirkan didalam header pada saat request diterima.</w:t>
      </w:r>
    </w:p>
    <w:p w14:paraId="38212523" w14:textId="77777777" w:rsidR="00206FBC" w:rsidRDefault="00206FBC" w:rsidP="00AC6828"/>
    <w:p w14:paraId="1AD71B4F" w14:textId="4FFCFDC2" w:rsidR="004E6B71" w:rsidRDefault="004E6B71" w:rsidP="004E6B71">
      <w:pPr>
        <w:pStyle w:val="SubBabIIIIII"/>
      </w:pPr>
      <w:r>
        <w:t>Fungsi Verifikasi Email</w:t>
      </w:r>
    </w:p>
    <w:p w14:paraId="72E17979" w14:textId="6F745532" w:rsidR="009644E9" w:rsidRDefault="009644E9" w:rsidP="009644E9">
      <w:pPr>
        <w:ind w:firstLine="720"/>
      </w:pPr>
      <w:r>
        <w:t>Fungsi verifikasi email digunakan untuk memastikan bahwa client memiliki email yang valid dan aktif hala ini akan meningkatkan keamanan dengan hanya mengijinkan client yang terpercaya untuk mengakses sumber daya yang ada. Diagram dari fungsi verifikasi email dapat dilihat pada gambar x.x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20">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56CDBC2F" w14:textId="2AFB2B10" w:rsidR="009644E9" w:rsidRDefault="009644E9" w:rsidP="009644E9">
      <w:pPr>
        <w:jc w:val="center"/>
      </w:pPr>
      <w:r>
        <w:t>Sequence Diagram Verifikasi Email</w:t>
      </w:r>
    </w:p>
    <w:p w14:paraId="33C0A7E5" w14:textId="77777777" w:rsidR="009644E9" w:rsidRDefault="009644E9" w:rsidP="009644E9">
      <w:pPr>
        <w:jc w:val="center"/>
      </w:pPr>
    </w:p>
    <w:p w14:paraId="7185898F" w14:textId="35579E86" w:rsidR="009644E9" w:rsidRDefault="009644E9" w:rsidP="009644E9">
      <w:pPr>
        <w:ind w:firstLine="720"/>
      </w:pPr>
      <w:r>
        <w:t>Pada gambar x.x diatas dapat dilihat bahwa pengguna melakukan verifikasi email dengan mengirimkan kode OTP yang sudah diterima melalui email disertai dengan detail client seperti id, nama dan email ke endpoint “/verifikasi-email”, kemudian pada kontroler akan memeriksa kode yang diterima dengan kode yang tersimpan pada tabel otps, jika cocok dan masih aktif maka kontroler akan memperbarui status client menjadi terverifikasi</w:t>
      </w:r>
      <w:r w:rsidR="007401EB">
        <w:t xml:space="preserve"> dan menghapus kode otm yang lama kemudian mengembalikan respon berhasil. Jika kode salah tau sudah kadaluarsa maka kontroller akan mengembalikan respon error.</w:t>
      </w:r>
    </w:p>
    <w:p w14:paraId="5CF54D62" w14:textId="77777777" w:rsidR="009644E9" w:rsidRDefault="009644E9" w:rsidP="009644E9"/>
    <w:p w14:paraId="44DC3C2A" w14:textId="1AA46079" w:rsidR="004E6B71" w:rsidRDefault="004E6B71" w:rsidP="004E6B71">
      <w:pPr>
        <w:pStyle w:val="SubBabIIIIII"/>
      </w:pPr>
      <w:r>
        <w:t>Fungsi Reset Password</w:t>
      </w:r>
    </w:p>
    <w:p w14:paraId="5D7B0ECA" w14:textId="02B789AC" w:rsidR="002B284D" w:rsidRDefault="007401EB" w:rsidP="007401EB">
      <w:pPr>
        <w:ind w:firstLine="720"/>
      </w:pPr>
      <w:r>
        <w:t>Fungsi reset password digunakan oleh client untuk memperbarui password jika merakan lupa dengan cara memasukkan email yang sudah terdaftar dan menggunakan link yang telah dikirimkan ke email untuk memperbarui password. Diagram dari fungsi reset password dapat dilihat pada gambar x.x dibawah.</w:t>
      </w:r>
    </w:p>
    <w:p w14:paraId="5629319F" w14:textId="0A47107E" w:rsidR="007401EB" w:rsidRDefault="007401EB" w:rsidP="007401EB">
      <w:pPr>
        <w:jc w:val="center"/>
      </w:pPr>
      <w:r>
        <w:rPr>
          <w:noProof/>
          <w:lang w:val="en-US"/>
        </w:rPr>
        <w:lastRenderedPageBreak/>
        <w:drawing>
          <wp:inline distT="0" distB="0" distL="0" distR="0" wp14:anchorId="63505A9C" wp14:editId="3E2C4547">
            <wp:extent cx="3592575" cy="2562446"/>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21">
                      <a:extLst>
                        <a:ext uri="{28A0092B-C50C-407E-A947-70E740481C1C}">
                          <a14:useLocalDpi xmlns:a14="http://schemas.microsoft.com/office/drawing/2010/main" val="0"/>
                        </a:ext>
                      </a:extLst>
                    </a:blip>
                    <a:srcRect l="14926" t="16647" r="9354" b="12769"/>
                    <a:stretch/>
                  </pic:blipFill>
                  <pic:spPr bwMode="auto">
                    <a:xfrm>
                      <a:off x="0" y="0"/>
                      <a:ext cx="3592575" cy="2562446"/>
                    </a:xfrm>
                    <a:prstGeom prst="rect">
                      <a:avLst/>
                    </a:prstGeom>
                    <a:ln>
                      <a:noFill/>
                    </a:ln>
                    <a:extLst>
                      <a:ext uri="{53640926-AAD7-44D8-BBD7-CCE9431645EC}">
                        <a14:shadowObscured xmlns:a14="http://schemas.microsoft.com/office/drawing/2010/main"/>
                      </a:ext>
                    </a:extLst>
                  </pic:spPr>
                </pic:pic>
              </a:graphicData>
            </a:graphic>
          </wp:inline>
        </w:drawing>
      </w:r>
    </w:p>
    <w:p w14:paraId="57C25D9D" w14:textId="367F4D50" w:rsidR="007401EB" w:rsidRDefault="007401EB" w:rsidP="007401EB">
      <w:pPr>
        <w:jc w:val="center"/>
      </w:pPr>
      <w:r>
        <w:t>Sequence Diagram Reset Password</w:t>
      </w:r>
    </w:p>
    <w:p w14:paraId="21E3AD62" w14:textId="77777777" w:rsidR="007401EB" w:rsidRDefault="007401EB" w:rsidP="007401EB">
      <w:pPr>
        <w:jc w:val="center"/>
      </w:pPr>
    </w:p>
    <w:p w14:paraId="4CC5BF31" w14:textId="06DF1AAF" w:rsidR="007401EB" w:rsidRDefault="00DB76EF" w:rsidP="007401EB">
      <w:r>
        <w:t xml:space="preserve">Pada gamabar x.x diatas dapat dilihat </w:t>
      </w:r>
      <w:r w:rsidR="00CB0EED">
        <w:t>client memulai reset password dengan melakukan request ke endpoint “/reset-password” dengan mengirimkan email yang sudah terdaftar, kemudian kontroler akan memanggil fungsi kirim link reset yang sudah disediakan oleh Laravel dengan melampirkan email yang telah diterima, jika email berhasil terkirim maka kontroler akan mengembalikan respon berhasil dan jika email gagal terkirim atau email tidak ditemukan maka kontroler akan mengembarikan respon error.</w:t>
      </w:r>
    </w:p>
    <w:p w14:paraId="236F7B6F" w14:textId="77777777" w:rsidR="00CB0EED" w:rsidRDefault="00CB0EED" w:rsidP="007401EB"/>
    <w:p w14:paraId="5A3EE44B" w14:textId="14F73A4A" w:rsidR="004B7EBA" w:rsidRDefault="004B7EBA" w:rsidP="009338D0">
      <w:pPr>
        <w:pStyle w:val="SubBabIII"/>
        <w:ind w:hanging="720"/>
      </w:pPr>
      <w:r>
        <w:t>Perancangan Komunikasi Websocket</w:t>
      </w:r>
    </w:p>
    <w:p w14:paraId="6B83F708" w14:textId="5EB6367F" w:rsidR="004B7EBA" w:rsidRDefault="005B7488" w:rsidP="009338D0">
      <w:pPr>
        <w:pStyle w:val="SubBabIII"/>
        <w:ind w:hanging="720"/>
      </w:pPr>
      <w:r>
        <w:t>Perancangan Server</w:t>
      </w:r>
    </w:p>
    <w:p w14:paraId="51653AAA" w14:textId="77777777" w:rsidR="004B7EBA" w:rsidRPr="00DB30C7" w:rsidRDefault="004B7EBA" w:rsidP="004B7EBA">
      <w:pPr>
        <w:contextualSpacing/>
        <w:rPr>
          <w:rFonts w:eastAsia="Calibri" w:cs="Times New Roman"/>
          <w:b/>
          <w:bCs/>
          <w:sz w:val="28"/>
          <w:szCs w:val="28"/>
          <w:lang w:val="en-US"/>
        </w:rPr>
      </w:pPr>
    </w:p>
    <w:p w14:paraId="45E57B1E" w14:textId="3C9D887E" w:rsidR="007415FF" w:rsidRDefault="007415FF" w:rsidP="002D6A66">
      <w:pPr>
        <w:contextualSpacing/>
        <w:rPr>
          <w:rFonts w:eastAsia="Calibri" w:cs="Times New Roman"/>
          <w:szCs w:val="24"/>
          <w:lang w:val="en-US"/>
        </w:rPr>
      </w:pPr>
    </w:p>
    <w:p w14:paraId="028A0DAA" w14:textId="053AD59A" w:rsidR="007B0619" w:rsidRDefault="007B0619" w:rsidP="002D6A66">
      <w:pPr>
        <w:contextualSpacing/>
        <w:rPr>
          <w:rFonts w:eastAsia="Calibri" w:cs="Times New Roman"/>
          <w:szCs w:val="24"/>
          <w:lang w:val="en-US"/>
        </w:rPr>
      </w:pPr>
    </w:p>
    <w:p w14:paraId="3D213A2F" w14:textId="3EC1E140" w:rsidR="007B0619" w:rsidRDefault="007B0619" w:rsidP="002D6A66">
      <w:pPr>
        <w:contextualSpacing/>
        <w:rPr>
          <w:rFonts w:eastAsia="Calibri" w:cs="Times New Roman"/>
          <w:szCs w:val="24"/>
          <w:lang w:val="en-US"/>
        </w:rPr>
      </w:pPr>
    </w:p>
    <w:p w14:paraId="2EEB2A0B" w14:textId="0EB8C104" w:rsidR="007B0619" w:rsidRDefault="007B0619" w:rsidP="002D6A66">
      <w:pPr>
        <w:contextualSpacing/>
        <w:rPr>
          <w:rFonts w:eastAsia="Calibri" w:cs="Times New Roman"/>
          <w:szCs w:val="24"/>
          <w:lang w:val="en-US"/>
        </w:rPr>
      </w:pPr>
    </w:p>
    <w:p w14:paraId="60D161D6" w14:textId="5BA32F19" w:rsidR="007B0619" w:rsidRDefault="007B0619" w:rsidP="002D6A66">
      <w:pPr>
        <w:contextualSpacing/>
        <w:rPr>
          <w:rFonts w:eastAsia="Calibri" w:cs="Times New Roman"/>
          <w:szCs w:val="24"/>
          <w:lang w:val="en-US"/>
        </w:rPr>
      </w:pPr>
    </w:p>
    <w:p w14:paraId="1E52C28D" w14:textId="67FE6759" w:rsidR="007B0619" w:rsidRDefault="007B0619" w:rsidP="002D6A66">
      <w:pPr>
        <w:contextualSpacing/>
        <w:rPr>
          <w:rFonts w:eastAsia="Calibri" w:cs="Times New Roman"/>
          <w:szCs w:val="24"/>
          <w:lang w:val="en-US"/>
        </w:rPr>
      </w:pPr>
    </w:p>
    <w:p w14:paraId="25CFB027" w14:textId="2BA59472" w:rsidR="007B0619" w:rsidRDefault="007B0619" w:rsidP="002D6A66">
      <w:pPr>
        <w:contextualSpacing/>
        <w:rPr>
          <w:rFonts w:eastAsia="Calibri" w:cs="Times New Roman"/>
          <w:szCs w:val="24"/>
          <w:lang w:val="en-US"/>
        </w:rPr>
      </w:pPr>
    </w:p>
    <w:p w14:paraId="0A3CAFCF" w14:textId="55315C3C" w:rsidR="007B0619" w:rsidRDefault="007B0619" w:rsidP="002D6A66">
      <w:pPr>
        <w:contextualSpacing/>
        <w:rPr>
          <w:rFonts w:eastAsia="Calibri" w:cs="Times New Roman"/>
          <w:szCs w:val="24"/>
          <w:lang w:val="en-US"/>
        </w:rPr>
      </w:pPr>
    </w:p>
    <w:p w14:paraId="61AC40F0" w14:textId="28441A8B" w:rsidR="007B0619" w:rsidRDefault="007B0619" w:rsidP="002D6A66">
      <w:pPr>
        <w:contextualSpacing/>
        <w:rPr>
          <w:rFonts w:eastAsia="Calibri" w:cs="Times New Roman"/>
          <w:szCs w:val="24"/>
          <w:lang w:val="en-US"/>
        </w:rPr>
      </w:pPr>
    </w:p>
    <w:p w14:paraId="57BB1ACA" w14:textId="3FFF9E7C" w:rsidR="007B0619" w:rsidRDefault="007B0619" w:rsidP="002D6A66">
      <w:pPr>
        <w:contextualSpacing/>
        <w:rPr>
          <w:rFonts w:eastAsia="Calibri" w:cs="Times New Roman"/>
          <w:szCs w:val="24"/>
          <w:lang w:val="en-US"/>
        </w:rPr>
      </w:pPr>
    </w:p>
    <w:p w14:paraId="4C6FD27D" w14:textId="78EADE46" w:rsidR="007B0619" w:rsidRDefault="007B0619" w:rsidP="002D6A66">
      <w:pPr>
        <w:contextualSpacing/>
        <w:rPr>
          <w:rFonts w:eastAsia="Calibri" w:cs="Times New Roman"/>
          <w:szCs w:val="24"/>
          <w:lang w:val="en-US"/>
        </w:rPr>
      </w:pPr>
    </w:p>
    <w:p w14:paraId="655E0D9A" w14:textId="643CB59E" w:rsidR="007B0619" w:rsidRDefault="007B0619" w:rsidP="002D6A66">
      <w:pPr>
        <w:contextualSpacing/>
        <w:rPr>
          <w:rFonts w:eastAsia="Calibri" w:cs="Times New Roman"/>
          <w:szCs w:val="24"/>
          <w:lang w:val="en-US"/>
        </w:rPr>
      </w:pPr>
    </w:p>
    <w:p w14:paraId="08106517" w14:textId="7802CC0A" w:rsidR="007B0619" w:rsidRDefault="007B0619" w:rsidP="002D6A66">
      <w:pPr>
        <w:contextualSpacing/>
        <w:rPr>
          <w:rFonts w:eastAsia="Calibri" w:cs="Times New Roman"/>
          <w:szCs w:val="24"/>
          <w:lang w:val="en-US"/>
        </w:rPr>
      </w:pPr>
    </w:p>
    <w:p w14:paraId="1E5A8DAD" w14:textId="12F9EB02" w:rsidR="007B0619" w:rsidRDefault="007B0619" w:rsidP="002D6A66">
      <w:pPr>
        <w:contextualSpacing/>
        <w:rPr>
          <w:rFonts w:eastAsia="Calibri" w:cs="Times New Roman"/>
          <w:szCs w:val="24"/>
          <w:lang w:val="en-US"/>
        </w:rPr>
      </w:pPr>
    </w:p>
    <w:p w14:paraId="034D39CF" w14:textId="77777777" w:rsidR="00AE0134" w:rsidRDefault="00AE0134" w:rsidP="002D6A66">
      <w:pPr>
        <w:contextualSpacing/>
        <w:rPr>
          <w:lang w:val="en-US"/>
        </w:rPr>
      </w:pPr>
    </w:p>
    <w:p w14:paraId="6E5796A6" w14:textId="77777777" w:rsidR="00610909" w:rsidRPr="00610909" w:rsidRDefault="00610909" w:rsidP="00AE0134">
      <w:pPr>
        <w:pStyle w:val="HeadingI"/>
      </w:pPr>
      <w:bookmarkStart w:id="64" w:name="_Toc106612753"/>
      <w:bookmarkStart w:id="65" w:name="_Toc133873644"/>
      <w:r w:rsidRPr="00610909">
        <w:t>BAB IV</w:t>
      </w:r>
      <w:bookmarkEnd w:id="64"/>
      <w:bookmarkEnd w:id="65"/>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4A35DA8C" w14:textId="118CED82" w:rsidR="00610909" w:rsidRPr="00610909" w:rsidRDefault="00610909" w:rsidP="002D6A66">
      <w:pPr>
        <w:spacing w:before="120"/>
        <w:contextualSpacing/>
        <w:rPr>
          <w:rFonts w:eastAsia="Calibri" w:cs="Times New Roman"/>
          <w:szCs w:val="24"/>
          <w:lang w:val="en-US"/>
        </w:rPr>
      </w:pPr>
      <w:r w:rsidRPr="00610909">
        <w:rPr>
          <w:rFonts w:eastAsia="Calibri" w:cs="Times New Roman"/>
          <w:szCs w:val="24"/>
          <w:lang w:val="en-US"/>
        </w:rPr>
        <w:tab/>
      </w:r>
    </w:p>
    <w:p w14:paraId="7328EFAB" w14:textId="458B09F6" w:rsidR="00610909" w:rsidRDefault="00610909" w:rsidP="002D6A66">
      <w:pPr>
        <w:contextualSpacing/>
        <w:rPr>
          <w:lang w:val="en-US"/>
        </w:rPr>
      </w:pPr>
    </w:p>
    <w:p w14:paraId="0209FFBB" w14:textId="241A612C" w:rsidR="00610909" w:rsidRDefault="00610909" w:rsidP="002D6A66">
      <w:pPr>
        <w:contextualSpacing/>
        <w:rPr>
          <w:lang w:val="en-US"/>
        </w:rPr>
      </w:pP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77777777" w:rsidR="00021A68" w:rsidRPr="00021A68" w:rsidRDefault="00021A68" w:rsidP="002D6A66">
      <w:pPr>
        <w:keepNext/>
        <w:keepLines/>
        <w:ind w:left="709" w:hanging="709"/>
        <w:contextualSpacing/>
        <w:outlineLvl w:val="1"/>
        <w:rPr>
          <w:rFonts w:eastAsia="Times New Roman" w:cs="Times New Roman"/>
          <w:b/>
          <w:szCs w:val="26"/>
          <w:lang w:val="id-ID"/>
        </w:rPr>
      </w:pPr>
      <w:bookmarkStart w:id="67" w:name="_Toc103266959"/>
      <w:bookmarkStart w:id="68" w:name="_Toc103480616"/>
      <w:bookmarkStart w:id="69" w:name="_Toc106612759"/>
      <w:r w:rsidRPr="00021A68">
        <w:rPr>
          <w:rFonts w:eastAsia="Times New Roman" w:cs="Times New Roman"/>
          <w:b/>
          <w:szCs w:val="26"/>
          <w:lang w:val="en-US"/>
        </w:rPr>
        <w:t xml:space="preserve">5.1 </w:t>
      </w:r>
      <w:r w:rsidRPr="00021A68">
        <w:rPr>
          <w:rFonts w:eastAsia="Times New Roman" w:cs="Times New Roman"/>
          <w:b/>
          <w:szCs w:val="26"/>
          <w:lang w:val="en-US"/>
        </w:rPr>
        <w:tab/>
      </w:r>
      <w:r w:rsidRPr="00021A68">
        <w:rPr>
          <w:rFonts w:eastAsia="Times New Roman" w:cs="Times New Roman"/>
          <w:b/>
          <w:szCs w:val="26"/>
          <w:lang w:val="id-ID"/>
        </w:rPr>
        <w:t>Kesimpulan</w:t>
      </w:r>
      <w:bookmarkEnd w:id="67"/>
      <w:bookmarkEnd w:id="68"/>
      <w:bookmarkEnd w:id="69"/>
    </w:p>
    <w:p w14:paraId="239AF860" w14:textId="3E1A8F13" w:rsidR="00021A68" w:rsidRDefault="00021A68" w:rsidP="002D6A66">
      <w:pPr>
        <w:contextualSpacing/>
        <w:rPr>
          <w:rFonts w:eastAsia="Calibri" w:cs="Arial"/>
          <w:lang w:val="en-GB"/>
        </w:rPr>
      </w:pPr>
      <w:r w:rsidRPr="00021A68">
        <w:rPr>
          <w:rFonts w:eastAsia="Calibri" w:cs="Arial"/>
          <w:lang w:val="en-GB"/>
        </w:rPr>
        <w:t>Berdasarkan hasil pengerjaan dan analisis yang telah dilakukan, dapat disimpulkan beberapa hal sebagai berikut:</w:t>
      </w:r>
    </w:p>
    <w:p w14:paraId="1BEFB268" w14:textId="77777777" w:rsidR="00021A68" w:rsidRDefault="00021A68" w:rsidP="002D6A66">
      <w:pPr>
        <w:contextualSpacing/>
        <w:rPr>
          <w:lang w:val="en-US"/>
        </w:rPr>
      </w:pPr>
    </w:p>
    <w:p w14:paraId="64E9AC54" w14:textId="77777777" w:rsidR="00021A68" w:rsidRDefault="00021A68" w:rsidP="002D6A66">
      <w:pPr>
        <w:pStyle w:val="Heading2"/>
        <w:contextualSpacing/>
      </w:pPr>
      <w:bookmarkStart w:id="70" w:name="_Toc103266960"/>
      <w:bookmarkStart w:id="71" w:name="_Toc103480617"/>
      <w:bookmarkStart w:id="72" w:name="_Toc106612760"/>
      <w:r w:rsidRPr="00A910F7">
        <w:t>5.2 Saran</w:t>
      </w:r>
      <w:bookmarkEnd w:id="70"/>
      <w:bookmarkEnd w:id="71"/>
      <w:bookmarkEnd w:id="72"/>
    </w:p>
    <w:p w14:paraId="59798E9E" w14:textId="77777777" w:rsidR="00021A68" w:rsidRPr="00021A68" w:rsidRDefault="00021A68" w:rsidP="002D6A66">
      <w:pPr>
        <w:spacing w:before="120"/>
        <w:contextualSpacing/>
        <w:rPr>
          <w:rFonts w:eastAsia="Calibri" w:cs="Arial"/>
          <w:lang w:val="en-US"/>
        </w:rPr>
      </w:pPr>
      <w:r w:rsidRPr="00021A68">
        <w:rPr>
          <w:rFonts w:eastAsia="Calibri" w:cs="Arial"/>
          <w:lang w:val="en-US"/>
        </w:rPr>
        <w:t>Setelah dilakukan uji coba dan analisis didapatkan beberapa saran antara lain:</w:t>
      </w:r>
    </w:p>
    <w:p w14:paraId="21328056" w14:textId="37B35D06" w:rsidR="00021A68" w:rsidRDefault="00021A68" w:rsidP="002D6A66">
      <w:pPr>
        <w:contextualSpacing/>
        <w:rPr>
          <w:lang w:val="en-US"/>
        </w:rPr>
      </w:pP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3" w:name="_Toc106612761"/>
      <w:bookmarkStart w:id="74" w:name="_Toc133353440"/>
      <w:bookmarkStart w:id="75"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3"/>
      <w:r w:rsidR="00213A5F">
        <w:rPr>
          <w:rFonts w:eastAsia="Times New Roman" w:cs="Times New Roman"/>
          <w:b/>
          <w:sz w:val="28"/>
          <w:szCs w:val="32"/>
          <w:lang w:val="en-US"/>
        </w:rPr>
        <w:t>A</w:t>
      </w:r>
      <w:bookmarkEnd w:id="74"/>
      <w:bookmarkEnd w:id="75"/>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6" w:name="_Toc103266962"/>
      <w:bookmarkStart w:id="77" w:name="_Toc103480619"/>
      <w:bookmarkStart w:id="78" w:name="_Toc106612762"/>
      <w:r w:rsidRPr="001452C6">
        <w:rPr>
          <w:rFonts w:eastAsiaTheme="majorEastAsia" w:cs="Times New Roman"/>
          <w:b/>
          <w:bCs/>
          <w:sz w:val="28"/>
          <w:szCs w:val="28"/>
        </w:rPr>
        <w:t>BIODATA MAHASISWA</w:t>
      </w:r>
      <w:bookmarkEnd w:id="76"/>
      <w:bookmarkEnd w:id="77"/>
      <w:bookmarkEnd w:id="78"/>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9" w:name="_Hlk135386089"/>
            <w:r w:rsidRPr="001452C6">
              <w:rPr>
                <w:rFonts w:cs="Times New Roman"/>
                <w:szCs w:val="24"/>
                <w:lang w:val="en-US"/>
              </w:rPr>
              <w:t>Muhammad Khoiril Wafi</w:t>
            </w:r>
            <w:bookmarkEnd w:id="79"/>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3D02C6" w:rsidP="002D6A66">
            <w:pPr>
              <w:contextualSpacing/>
              <w:rPr>
                <w:rFonts w:eastAsia="Times New Roman" w:cs="Times New Roman"/>
                <w:szCs w:val="24"/>
                <w:lang w:val="en-US" w:eastAsia="id-ID"/>
              </w:rPr>
            </w:pPr>
            <w:hyperlink r:id="rId23"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lastRenderedPageBreak/>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80" w:name="_Toc106612764"/>
      <w:r w:rsidRPr="001D2831">
        <w:rPr>
          <w:rFonts w:eastAsia="Times New Roman" w:cs="Times New Roman"/>
          <w:b/>
          <w:sz w:val="28"/>
          <w:szCs w:val="32"/>
          <w:lang w:val="en-US"/>
        </w:rPr>
        <w:t xml:space="preserve">LAMPIRAN </w:t>
      </w:r>
      <w:bookmarkEnd w:id="80"/>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81" w:name="_Toc103480623"/>
      <w:bookmarkStart w:id="82" w:name="_Toc106612766"/>
      <w:r w:rsidRPr="00ED44FF">
        <w:rPr>
          <w:rFonts w:eastAsia="Times New Roman" w:cs="Times New Roman"/>
          <w:b/>
          <w:sz w:val="28"/>
          <w:szCs w:val="32"/>
          <w:lang w:val="en-US"/>
        </w:rPr>
        <w:t xml:space="preserve">LAMPIRAN </w:t>
      </w:r>
      <w:bookmarkEnd w:id="81"/>
      <w:bookmarkEnd w:id="82"/>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3" w:name="_Toc103480629"/>
      <w:bookmarkStart w:id="84" w:name="_Toc106612771"/>
      <w:r w:rsidRPr="00ED44FF">
        <w:rPr>
          <w:rFonts w:eastAsia="Times New Roman" w:cs="Times New Roman"/>
          <w:b/>
          <w:sz w:val="28"/>
          <w:szCs w:val="32"/>
          <w:lang w:val="en-US"/>
        </w:rPr>
        <w:t xml:space="preserve">LAMPIRAN </w:t>
      </w:r>
      <w:bookmarkEnd w:id="83"/>
      <w:bookmarkEnd w:id="84"/>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24"/>
      <w:footerReference w:type="default" r:id="rId25"/>
      <w:footerReference w:type="first" r:id="rId26"/>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D5F4DB" w14:textId="77777777" w:rsidR="006E27DC" w:rsidRDefault="006E27DC" w:rsidP="004F130A">
      <w:pPr>
        <w:spacing w:line="240" w:lineRule="auto"/>
      </w:pPr>
      <w:r>
        <w:separator/>
      </w:r>
    </w:p>
  </w:endnote>
  <w:endnote w:type="continuationSeparator" w:id="0">
    <w:p w14:paraId="0603151E" w14:textId="77777777" w:rsidR="006E27DC" w:rsidRDefault="006E27DC"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3D02C6" w:rsidRDefault="003D02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3D02C6" w:rsidRDefault="003D02C6" w:rsidP="002B7636">
    <w:pPr>
      <w:pStyle w:val="Footer"/>
    </w:pPr>
  </w:p>
  <w:p w14:paraId="0856D36D" w14:textId="77777777" w:rsidR="003D02C6" w:rsidRDefault="003D02C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3D02C6" w:rsidRDefault="003D02C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3D02C6" w:rsidRDefault="003D02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A194F5" w14:textId="77777777" w:rsidR="006E27DC" w:rsidRDefault="006E27DC" w:rsidP="004F130A">
      <w:pPr>
        <w:spacing w:line="240" w:lineRule="auto"/>
      </w:pPr>
      <w:r>
        <w:separator/>
      </w:r>
    </w:p>
  </w:footnote>
  <w:footnote w:type="continuationSeparator" w:id="0">
    <w:p w14:paraId="4AA12947" w14:textId="77777777" w:rsidR="006E27DC" w:rsidRDefault="006E27DC"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3D02C6" w:rsidRDefault="003D02C6">
    <w:pPr>
      <w:pStyle w:val="Header"/>
      <w:jc w:val="right"/>
    </w:pPr>
  </w:p>
  <w:p w14:paraId="7B7213B3" w14:textId="77777777" w:rsidR="003D02C6" w:rsidRDefault="003D02C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3D02C6" w:rsidRDefault="003D02C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3D02C6" w:rsidRDefault="003D02C6">
    <w:pPr>
      <w:pStyle w:val="Header"/>
      <w:jc w:val="right"/>
    </w:pPr>
  </w:p>
  <w:p w14:paraId="03B0743B" w14:textId="77777777" w:rsidR="003D02C6" w:rsidRDefault="003D02C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3D02C6" w:rsidRDefault="003D02C6">
    <w:pPr>
      <w:pStyle w:val="Header"/>
      <w:jc w:val="right"/>
    </w:pPr>
  </w:p>
  <w:p w14:paraId="5763FA96" w14:textId="77777777" w:rsidR="003D02C6" w:rsidRDefault="003D02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7">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6">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3">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080A20"/>
    <w:multiLevelType w:val="hybridMultilevel"/>
    <w:tmpl w:val="6B2AA75C"/>
    <w:lvl w:ilvl="0" w:tplc="2A4AA116">
      <w:start w:val="1"/>
      <w:numFmt w:val="decimal"/>
      <w:pStyle w:val="SubBabII"/>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1">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8"/>
  </w:num>
  <w:num w:numId="4">
    <w:abstractNumId w:val="31"/>
  </w:num>
  <w:num w:numId="5">
    <w:abstractNumId w:val="4"/>
  </w:num>
  <w:num w:numId="6">
    <w:abstractNumId w:val="10"/>
  </w:num>
  <w:num w:numId="7">
    <w:abstractNumId w:val="23"/>
  </w:num>
  <w:num w:numId="8">
    <w:abstractNumId w:val="24"/>
  </w:num>
  <w:num w:numId="9">
    <w:abstractNumId w:val="25"/>
  </w:num>
  <w:num w:numId="10">
    <w:abstractNumId w:val="5"/>
  </w:num>
  <w:num w:numId="11">
    <w:abstractNumId w:val="39"/>
  </w:num>
  <w:num w:numId="12">
    <w:abstractNumId w:val="34"/>
  </w:num>
  <w:num w:numId="13">
    <w:abstractNumId w:val="1"/>
  </w:num>
  <w:num w:numId="14">
    <w:abstractNumId w:val="30"/>
  </w:num>
  <w:num w:numId="15">
    <w:abstractNumId w:val="22"/>
  </w:num>
  <w:num w:numId="16">
    <w:abstractNumId w:val="38"/>
  </w:num>
  <w:num w:numId="17">
    <w:abstractNumId w:val="17"/>
  </w:num>
  <w:num w:numId="18">
    <w:abstractNumId w:val="11"/>
  </w:num>
  <w:num w:numId="19">
    <w:abstractNumId w:val="27"/>
  </w:num>
  <w:num w:numId="20">
    <w:abstractNumId w:val="2"/>
  </w:num>
  <w:num w:numId="21">
    <w:abstractNumId w:val="13"/>
  </w:num>
  <w:num w:numId="22">
    <w:abstractNumId w:val="18"/>
  </w:num>
  <w:num w:numId="23">
    <w:abstractNumId w:val="12"/>
  </w:num>
  <w:num w:numId="24">
    <w:abstractNumId w:val="32"/>
  </w:num>
  <w:num w:numId="25">
    <w:abstractNumId w:val="16"/>
  </w:num>
  <w:num w:numId="26">
    <w:abstractNumId w:val="20"/>
  </w:num>
  <w:num w:numId="27">
    <w:abstractNumId w:val="0"/>
  </w:num>
  <w:num w:numId="28">
    <w:abstractNumId w:val="19"/>
  </w:num>
  <w:num w:numId="29">
    <w:abstractNumId w:val="37"/>
  </w:num>
  <w:num w:numId="30">
    <w:abstractNumId w:val="41"/>
  </w:num>
  <w:num w:numId="31">
    <w:abstractNumId w:val="33"/>
  </w:num>
  <w:num w:numId="32">
    <w:abstractNumId w:val="29"/>
  </w:num>
  <w:num w:numId="33">
    <w:abstractNumId w:val="36"/>
  </w:num>
  <w:num w:numId="34">
    <w:abstractNumId w:val="35"/>
  </w:num>
  <w:num w:numId="35">
    <w:abstractNumId w:val="21"/>
  </w:num>
  <w:num w:numId="36">
    <w:abstractNumId w:val="15"/>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40"/>
  </w:num>
  <w:num w:numId="40">
    <w:abstractNumId w:val="9"/>
  </w:num>
  <w:num w:numId="41">
    <w:abstractNumId w:val="7"/>
  </w:num>
  <w:num w:numId="42">
    <w:abstractNumId w:val="28"/>
  </w:num>
  <w:num w:numId="43">
    <w:abstractNumId w:val="2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5A9"/>
    <w:rsid w:val="0000380E"/>
    <w:rsid w:val="00015B3B"/>
    <w:rsid w:val="00021A68"/>
    <w:rsid w:val="00022A98"/>
    <w:rsid w:val="00024FEE"/>
    <w:rsid w:val="00025971"/>
    <w:rsid w:val="000309AD"/>
    <w:rsid w:val="00032D35"/>
    <w:rsid w:val="00034030"/>
    <w:rsid w:val="00034731"/>
    <w:rsid w:val="00037ECA"/>
    <w:rsid w:val="0004024E"/>
    <w:rsid w:val="0004397D"/>
    <w:rsid w:val="00043BBA"/>
    <w:rsid w:val="00050955"/>
    <w:rsid w:val="00051959"/>
    <w:rsid w:val="00061588"/>
    <w:rsid w:val="0006384B"/>
    <w:rsid w:val="000678D2"/>
    <w:rsid w:val="00067B12"/>
    <w:rsid w:val="000720D1"/>
    <w:rsid w:val="00073E94"/>
    <w:rsid w:val="00075A2C"/>
    <w:rsid w:val="00077510"/>
    <w:rsid w:val="0008519E"/>
    <w:rsid w:val="0009233F"/>
    <w:rsid w:val="00093198"/>
    <w:rsid w:val="00096B94"/>
    <w:rsid w:val="00096C6C"/>
    <w:rsid w:val="000970B6"/>
    <w:rsid w:val="000A3368"/>
    <w:rsid w:val="000B56BE"/>
    <w:rsid w:val="000B7AD6"/>
    <w:rsid w:val="000C6967"/>
    <w:rsid w:val="000C7FB2"/>
    <w:rsid w:val="000D0A22"/>
    <w:rsid w:val="000D4D96"/>
    <w:rsid w:val="000D792B"/>
    <w:rsid w:val="000E0B89"/>
    <w:rsid w:val="000E2006"/>
    <w:rsid w:val="000E422A"/>
    <w:rsid w:val="000E5369"/>
    <w:rsid w:val="000E5966"/>
    <w:rsid w:val="000F2A3E"/>
    <w:rsid w:val="000F5004"/>
    <w:rsid w:val="000F6F3E"/>
    <w:rsid w:val="00101189"/>
    <w:rsid w:val="001051A4"/>
    <w:rsid w:val="00132BF7"/>
    <w:rsid w:val="001347CF"/>
    <w:rsid w:val="00135C25"/>
    <w:rsid w:val="001363BE"/>
    <w:rsid w:val="00136956"/>
    <w:rsid w:val="0013733F"/>
    <w:rsid w:val="0013748A"/>
    <w:rsid w:val="001452C6"/>
    <w:rsid w:val="00154600"/>
    <w:rsid w:val="001560D4"/>
    <w:rsid w:val="00157574"/>
    <w:rsid w:val="001610F6"/>
    <w:rsid w:val="00162C1D"/>
    <w:rsid w:val="00170ED2"/>
    <w:rsid w:val="00176990"/>
    <w:rsid w:val="00182E05"/>
    <w:rsid w:val="001853B3"/>
    <w:rsid w:val="00187359"/>
    <w:rsid w:val="00187BC5"/>
    <w:rsid w:val="001A0546"/>
    <w:rsid w:val="001C301B"/>
    <w:rsid w:val="001D299C"/>
    <w:rsid w:val="001D5283"/>
    <w:rsid w:val="001E2A10"/>
    <w:rsid w:val="001E4A21"/>
    <w:rsid w:val="001E5F88"/>
    <w:rsid w:val="001E7648"/>
    <w:rsid w:val="001F30FF"/>
    <w:rsid w:val="00200F97"/>
    <w:rsid w:val="00206FBC"/>
    <w:rsid w:val="00213A5F"/>
    <w:rsid w:val="00221F66"/>
    <w:rsid w:val="00222886"/>
    <w:rsid w:val="0022635F"/>
    <w:rsid w:val="002359ED"/>
    <w:rsid w:val="00240694"/>
    <w:rsid w:val="00240AB6"/>
    <w:rsid w:val="0024785C"/>
    <w:rsid w:val="00254E56"/>
    <w:rsid w:val="002575FD"/>
    <w:rsid w:val="002668E7"/>
    <w:rsid w:val="00270AFA"/>
    <w:rsid w:val="002745A9"/>
    <w:rsid w:val="002805E1"/>
    <w:rsid w:val="0028480F"/>
    <w:rsid w:val="002877AA"/>
    <w:rsid w:val="00295C4F"/>
    <w:rsid w:val="00297E74"/>
    <w:rsid w:val="002B284D"/>
    <w:rsid w:val="002B4458"/>
    <w:rsid w:val="002B46A3"/>
    <w:rsid w:val="002B7636"/>
    <w:rsid w:val="002C01F7"/>
    <w:rsid w:val="002C3385"/>
    <w:rsid w:val="002C6143"/>
    <w:rsid w:val="002D110F"/>
    <w:rsid w:val="002D6A66"/>
    <w:rsid w:val="002E6540"/>
    <w:rsid w:val="002F2037"/>
    <w:rsid w:val="002F3799"/>
    <w:rsid w:val="002F7DCA"/>
    <w:rsid w:val="003037FD"/>
    <w:rsid w:val="00303F18"/>
    <w:rsid w:val="00310348"/>
    <w:rsid w:val="00312B28"/>
    <w:rsid w:val="00316107"/>
    <w:rsid w:val="00326C1B"/>
    <w:rsid w:val="00330560"/>
    <w:rsid w:val="00334868"/>
    <w:rsid w:val="00335058"/>
    <w:rsid w:val="003361BE"/>
    <w:rsid w:val="00340916"/>
    <w:rsid w:val="00340BFF"/>
    <w:rsid w:val="0035785B"/>
    <w:rsid w:val="00364D27"/>
    <w:rsid w:val="00366F01"/>
    <w:rsid w:val="0037226D"/>
    <w:rsid w:val="003746EB"/>
    <w:rsid w:val="003773AA"/>
    <w:rsid w:val="003815DC"/>
    <w:rsid w:val="00381A75"/>
    <w:rsid w:val="003833AC"/>
    <w:rsid w:val="003848F2"/>
    <w:rsid w:val="0038767E"/>
    <w:rsid w:val="00387E05"/>
    <w:rsid w:val="003A018D"/>
    <w:rsid w:val="003A03DC"/>
    <w:rsid w:val="003A0485"/>
    <w:rsid w:val="003A27DC"/>
    <w:rsid w:val="003A408F"/>
    <w:rsid w:val="003A61C9"/>
    <w:rsid w:val="003A6B05"/>
    <w:rsid w:val="003B6043"/>
    <w:rsid w:val="003B6FC0"/>
    <w:rsid w:val="003B7BBF"/>
    <w:rsid w:val="003C08DA"/>
    <w:rsid w:val="003C1C2E"/>
    <w:rsid w:val="003C48E5"/>
    <w:rsid w:val="003D02C6"/>
    <w:rsid w:val="003D10F9"/>
    <w:rsid w:val="003D566A"/>
    <w:rsid w:val="003D5A25"/>
    <w:rsid w:val="003E0DA8"/>
    <w:rsid w:val="003E138B"/>
    <w:rsid w:val="003E3662"/>
    <w:rsid w:val="003F4A69"/>
    <w:rsid w:val="003F540D"/>
    <w:rsid w:val="0040206A"/>
    <w:rsid w:val="0040378D"/>
    <w:rsid w:val="00410FE4"/>
    <w:rsid w:val="00414C8B"/>
    <w:rsid w:val="004157BA"/>
    <w:rsid w:val="004167AC"/>
    <w:rsid w:val="00421094"/>
    <w:rsid w:val="0042276C"/>
    <w:rsid w:val="0042340F"/>
    <w:rsid w:val="0042387D"/>
    <w:rsid w:val="00423A81"/>
    <w:rsid w:val="00427A9E"/>
    <w:rsid w:val="00432F8B"/>
    <w:rsid w:val="004330E5"/>
    <w:rsid w:val="00434BE4"/>
    <w:rsid w:val="00440A63"/>
    <w:rsid w:val="00440E52"/>
    <w:rsid w:val="00442620"/>
    <w:rsid w:val="0044295F"/>
    <w:rsid w:val="00442A29"/>
    <w:rsid w:val="00445389"/>
    <w:rsid w:val="004461F4"/>
    <w:rsid w:val="00453D4B"/>
    <w:rsid w:val="004564CB"/>
    <w:rsid w:val="0046188D"/>
    <w:rsid w:val="00473AC7"/>
    <w:rsid w:val="00486A5B"/>
    <w:rsid w:val="00491042"/>
    <w:rsid w:val="00491858"/>
    <w:rsid w:val="004A02C9"/>
    <w:rsid w:val="004A513B"/>
    <w:rsid w:val="004A64DE"/>
    <w:rsid w:val="004B0017"/>
    <w:rsid w:val="004B7EBA"/>
    <w:rsid w:val="004C3EE0"/>
    <w:rsid w:val="004D1921"/>
    <w:rsid w:val="004D44F1"/>
    <w:rsid w:val="004D5A8B"/>
    <w:rsid w:val="004E6B71"/>
    <w:rsid w:val="004F130A"/>
    <w:rsid w:val="004F1423"/>
    <w:rsid w:val="004F5BF0"/>
    <w:rsid w:val="004F7273"/>
    <w:rsid w:val="00503C8F"/>
    <w:rsid w:val="0050508A"/>
    <w:rsid w:val="0050724C"/>
    <w:rsid w:val="005130E1"/>
    <w:rsid w:val="00516861"/>
    <w:rsid w:val="00521B4E"/>
    <w:rsid w:val="00522555"/>
    <w:rsid w:val="005262F9"/>
    <w:rsid w:val="005263FE"/>
    <w:rsid w:val="00526770"/>
    <w:rsid w:val="00526F6C"/>
    <w:rsid w:val="00531C84"/>
    <w:rsid w:val="005324E7"/>
    <w:rsid w:val="00537540"/>
    <w:rsid w:val="00541E3E"/>
    <w:rsid w:val="0054757A"/>
    <w:rsid w:val="005511F5"/>
    <w:rsid w:val="00551328"/>
    <w:rsid w:val="0055760F"/>
    <w:rsid w:val="00557AE1"/>
    <w:rsid w:val="00561ABF"/>
    <w:rsid w:val="005624A4"/>
    <w:rsid w:val="005634D4"/>
    <w:rsid w:val="00563852"/>
    <w:rsid w:val="00563B60"/>
    <w:rsid w:val="00566B83"/>
    <w:rsid w:val="005752DF"/>
    <w:rsid w:val="005778EC"/>
    <w:rsid w:val="005813AF"/>
    <w:rsid w:val="00584513"/>
    <w:rsid w:val="00587A45"/>
    <w:rsid w:val="00590864"/>
    <w:rsid w:val="00594BA0"/>
    <w:rsid w:val="005966BD"/>
    <w:rsid w:val="00596F94"/>
    <w:rsid w:val="00597C66"/>
    <w:rsid w:val="00597CC7"/>
    <w:rsid w:val="005A3502"/>
    <w:rsid w:val="005A4408"/>
    <w:rsid w:val="005A6B74"/>
    <w:rsid w:val="005B5A9D"/>
    <w:rsid w:val="005B64A4"/>
    <w:rsid w:val="005B6AEB"/>
    <w:rsid w:val="005B7488"/>
    <w:rsid w:val="005C781E"/>
    <w:rsid w:val="005D2B3B"/>
    <w:rsid w:val="005D5636"/>
    <w:rsid w:val="005D5A05"/>
    <w:rsid w:val="005D6B0E"/>
    <w:rsid w:val="005E3494"/>
    <w:rsid w:val="005E571D"/>
    <w:rsid w:val="005E71F1"/>
    <w:rsid w:val="005F260A"/>
    <w:rsid w:val="005F2DDE"/>
    <w:rsid w:val="005F6DAB"/>
    <w:rsid w:val="00604C43"/>
    <w:rsid w:val="00610909"/>
    <w:rsid w:val="00611EE1"/>
    <w:rsid w:val="00613F3E"/>
    <w:rsid w:val="00616001"/>
    <w:rsid w:val="00617BFB"/>
    <w:rsid w:val="0062573C"/>
    <w:rsid w:val="00626888"/>
    <w:rsid w:val="006319C5"/>
    <w:rsid w:val="00636684"/>
    <w:rsid w:val="00641138"/>
    <w:rsid w:val="00655647"/>
    <w:rsid w:val="00655D54"/>
    <w:rsid w:val="00661CB7"/>
    <w:rsid w:val="00662233"/>
    <w:rsid w:val="006636B0"/>
    <w:rsid w:val="00673202"/>
    <w:rsid w:val="00677BCE"/>
    <w:rsid w:val="0068664D"/>
    <w:rsid w:val="0069060F"/>
    <w:rsid w:val="006937F5"/>
    <w:rsid w:val="006946F2"/>
    <w:rsid w:val="00695E79"/>
    <w:rsid w:val="0069695D"/>
    <w:rsid w:val="006A069A"/>
    <w:rsid w:val="006A51EA"/>
    <w:rsid w:val="006A6FD0"/>
    <w:rsid w:val="006B0859"/>
    <w:rsid w:val="006B4A05"/>
    <w:rsid w:val="006B6B5B"/>
    <w:rsid w:val="006C4B3B"/>
    <w:rsid w:val="006C66F3"/>
    <w:rsid w:val="006C774C"/>
    <w:rsid w:val="006D2CE1"/>
    <w:rsid w:val="006D664E"/>
    <w:rsid w:val="006D73E1"/>
    <w:rsid w:val="006E018B"/>
    <w:rsid w:val="006E1A25"/>
    <w:rsid w:val="006E1D19"/>
    <w:rsid w:val="006E27DC"/>
    <w:rsid w:val="006E788B"/>
    <w:rsid w:val="006F3FE0"/>
    <w:rsid w:val="007025F5"/>
    <w:rsid w:val="00702B11"/>
    <w:rsid w:val="007031B0"/>
    <w:rsid w:val="00704058"/>
    <w:rsid w:val="007074ED"/>
    <w:rsid w:val="00710486"/>
    <w:rsid w:val="00712DFD"/>
    <w:rsid w:val="007163C3"/>
    <w:rsid w:val="00721EA2"/>
    <w:rsid w:val="007227F0"/>
    <w:rsid w:val="0072636B"/>
    <w:rsid w:val="00727648"/>
    <w:rsid w:val="007333BE"/>
    <w:rsid w:val="00734E6A"/>
    <w:rsid w:val="0073563C"/>
    <w:rsid w:val="00735FBF"/>
    <w:rsid w:val="007401EB"/>
    <w:rsid w:val="007415FF"/>
    <w:rsid w:val="00742894"/>
    <w:rsid w:val="00753C78"/>
    <w:rsid w:val="007542F7"/>
    <w:rsid w:val="00756A05"/>
    <w:rsid w:val="00757723"/>
    <w:rsid w:val="00760239"/>
    <w:rsid w:val="007659F2"/>
    <w:rsid w:val="00766C49"/>
    <w:rsid w:val="007707B7"/>
    <w:rsid w:val="00773671"/>
    <w:rsid w:val="00773BE3"/>
    <w:rsid w:val="00775BAE"/>
    <w:rsid w:val="0078000A"/>
    <w:rsid w:val="00780600"/>
    <w:rsid w:val="0078064F"/>
    <w:rsid w:val="007830A0"/>
    <w:rsid w:val="007842A8"/>
    <w:rsid w:val="00785A6B"/>
    <w:rsid w:val="00787991"/>
    <w:rsid w:val="00791CEA"/>
    <w:rsid w:val="0079317B"/>
    <w:rsid w:val="00793430"/>
    <w:rsid w:val="007947A8"/>
    <w:rsid w:val="00796F57"/>
    <w:rsid w:val="007A1C59"/>
    <w:rsid w:val="007A344F"/>
    <w:rsid w:val="007A63BB"/>
    <w:rsid w:val="007A6880"/>
    <w:rsid w:val="007B0619"/>
    <w:rsid w:val="007B0DE1"/>
    <w:rsid w:val="007B19DF"/>
    <w:rsid w:val="007B4CB6"/>
    <w:rsid w:val="007B7ECA"/>
    <w:rsid w:val="007C0242"/>
    <w:rsid w:val="007C196F"/>
    <w:rsid w:val="007C1E05"/>
    <w:rsid w:val="007C2945"/>
    <w:rsid w:val="007C3EEE"/>
    <w:rsid w:val="007C5425"/>
    <w:rsid w:val="007C55AD"/>
    <w:rsid w:val="007C5765"/>
    <w:rsid w:val="007C7285"/>
    <w:rsid w:val="007D23CD"/>
    <w:rsid w:val="007F26E3"/>
    <w:rsid w:val="007F63C0"/>
    <w:rsid w:val="007F6960"/>
    <w:rsid w:val="007F6F0B"/>
    <w:rsid w:val="007F7075"/>
    <w:rsid w:val="007F7ECE"/>
    <w:rsid w:val="00807EDF"/>
    <w:rsid w:val="00811DB6"/>
    <w:rsid w:val="00812CB7"/>
    <w:rsid w:val="008136D0"/>
    <w:rsid w:val="0081677B"/>
    <w:rsid w:val="00817BCE"/>
    <w:rsid w:val="008200F5"/>
    <w:rsid w:val="008229C7"/>
    <w:rsid w:val="00833B1F"/>
    <w:rsid w:val="00833B40"/>
    <w:rsid w:val="00844F9D"/>
    <w:rsid w:val="00853359"/>
    <w:rsid w:val="00853DD9"/>
    <w:rsid w:val="00865097"/>
    <w:rsid w:val="00870E5C"/>
    <w:rsid w:val="00874EC9"/>
    <w:rsid w:val="00875CCD"/>
    <w:rsid w:val="0087718F"/>
    <w:rsid w:val="00882CBA"/>
    <w:rsid w:val="00884A5A"/>
    <w:rsid w:val="0088702D"/>
    <w:rsid w:val="00890F5F"/>
    <w:rsid w:val="0089348E"/>
    <w:rsid w:val="00897B0B"/>
    <w:rsid w:val="008A0FD0"/>
    <w:rsid w:val="008A2B59"/>
    <w:rsid w:val="008A700E"/>
    <w:rsid w:val="008B0613"/>
    <w:rsid w:val="008B1B2B"/>
    <w:rsid w:val="008B1B9F"/>
    <w:rsid w:val="008B2224"/>
    <w:rsid w:val="008B4A55"/>
    <w:rsid w:val="008C1CF8"/>
    <w:rsid w:val="008C287B"/>
    <w:rsid w:val="008C2E69"/>
    <w:rsid w:val="008C410B"/>
    <w:rsid w:val="008C47A2"/>
    <w:rsid w:val="008C4F82"/>
    <w:rsid w:val="008C7199"/>
    <w:rsid w:val="008D0F95"/>
    <w:rsid w:val="008D393A"/>
    <w:rsid w:val="008D540D"/>
    <w:rsid w:val="008D5E5F"/>
    <w:rsid w:val="008E3799"/>
    <w:rsid w:val="008E7C6D"/>
    <w:rsid w:val="008F0C11"/>
    <w:rsid w:val="008F1BC0"/>
    <w:rsid w:val="008F2F0B"/>
    <w:rsid w:val="008F4619"/>
    <w:rsid w:val="008F4C8A"/>
    <w:rsid w:val="0091031E"/>
    <w:rsid w:val="00913D39"/>
    <w:rsid w:val="00922C6B"/>
    <w:rsid w:val="009338D0"/>
    <w:rsid w:val="009350DA"/>
    <w:rsid w:val="00935696"/>
    <w:rsid w:val="00936D3A"/>
    <w:rsid w:val="009418A1"/>
    <w:rsid w:val="00947D44"/>
    <w:rsid w:val="00947F81"/>
    <w:rsid w:val="00963B3F"/>
    <w:rsid w:val="00964142"/>
    <w:rsid w:val="009644E9"/>
    <w:rsid w:val="0097136A"/>
    <w:rsid w:val="00971AE7"/>
    <w:rsid w:val="0097548C"/>
    <w:rsid w:val="00975771"/>
    <w:rsid w:val="00982FDF"/>
    <w:rsid w:val="009858DF"/>
    <w:rsid w:val="00993416"/>
    <w:rsid w:val="009978D9"/>
    <w:rsid w:val="009B4B7F"/>
    <w:rsid w:val="009B4F81"/>
    <w:rsid w:val="009B6AD7"/>
    <w:rsid w:val="009B7869"/>
    <w:rsid w:val="009B7B18"/>
    <w:rsid w:val="009C1056"/>
    <w:rsid w:val="009C3AF4"/>
    <w:rsid w:val="009C6BAE"/>
    <w:rsid w:val="009D220C"/>
    <w:rsid w:val="009D2B56"/>
    <w:rsid w:val="009D3C8A"/>
    <w:rsid w:val="009D3E75"/>
    <w:rsid w:val="009D62DE"/>
    <w:rsid w:val="009D699A"/>
    <w:rsid w:val="009E0D60"/>
    <w:rsid w:val="009E0F5E"/>
    <w:rsid w:val="009E3C4E"/>
    <w:rsid w:val="009E7B52"/>
    <w:rsid w:val="009E7D96"/>
    <w:rsid w:val="009F0093"/>
    <w:rsid w:val="009F03B5"/>
    <w:rsid w:val="00A010C1"/>
    <w:rsid w:val="00A021DE"/>
    <w:rsid w:val="00A115AE"/>
    <w:rsid w:val="00A12264"/>
    <w:rsid w:val="00A30C79"/>
    <w:rsid w:val="00A34166"/>
    <w:rsid w:val="00A34B5E"/>
    <w:rsid w:val="00A37F8C"/>
    <w:rsid w:val="00A450FE"/>
    <w:rsid w:val="00A46933"/>
    <w:rsid w:val="00A4709C"/>
    <w:rsid w:val="00A60F84"/>
    <w:rsid w:val="00A612B2"/>
    <w:rsid w:val="00A61BEE"/>
    <w:rsid w:val="00A7413F"/>
    <w:rsid w:val="00A8246F"/>
    <w:rsid w:val="00A84F4D"/>
    <w:rsid w:val="00A86E64"/>
    <w:rsid w:val="00A879F9"/>
    <w:rsid w:val="00A9205B"/>
    <w:rsid w:val="00A943B7"/>
    <w:rsid w:val="00A966BE"/>
    <w:rsid w:val="00A97E4A"/>
    <w:rsid w:val="00AA0B7A"/>
    <w:rsid w:val="00AA2FB6"/>
    <w:rsid w:val="00AA375F"/>
    <w:rsid w:val="00AA4B60"/>
    <w:rsid w:val="00AA616A"/>
    <w:rsid w:val="00AA65A9"/>
    <w:rsid w:val="00AA739C"/>
    <w:rsid w:val="00AB458D"/>
    <w:rsid w:val="00AB5425"/>
    <w:rsid w:val="00AC2D71"/>
    <w:rsid w:val="00AC6828"/>
    <w:rsid w:val="00AD2521"/>
    <w:rsid w:val="00AD2A86"/>
    <w:rsid w:val="00AD58ED"/>
    <w:rsid w:val="00AD5E0F"/>
    <w:rsid w:val="00AE0134"/>
    <w:rsid w:val="00AE5C25"/>
    <w:rsid w:val="00AE6433"/>
    <w:rsid w:val="00AF2E79"/>
    <w:rsid w:val="00AF34C2"/>
    <w:rsid w:val="00AF3FEF"/>
    <w:rsid w:val="00B00DE7"/>
    <w:rsid w:val="00B0139B"/>
    <w:rsid w:val="00B06F9D"/>
    <w:rsid w:val="00B14C37"/>
    <w:rsid w:val="00B15987"/>
    <w:rsid w:val="00B27DC1"/>
    <w:rsid w:val="00B3220B"/>
    <w:rsid w:val="00B33AEB"/>
    <w:rsid w:val="00B3485B"/>
    <w:rsid w:val="00B35F1C"/>
    <w:rsid w:val="00B40C60"/>
    <w:rsid w:val="00B5060A"/>
    <w:rsid w:val="00B50DB0"/>
    <w:rsid w:val="00B5208F"/>
    <w:rsid w:val="00B53462"/>
    <w:rsid w:val="00B61DEE"/>
    <w:rsid w:val="00B646F2"/>
    <w:rsid w:val="00B65173"/>
    <w:rsid w:val="00B7072A"/>
    <w:rsid w:val="00B76534"/>
    <w:rsid w:val="00B83EA3"/>
    <w:rsid w:val="00B84025"/>
    <w:rsid w:val="00B87FFD"/>
    <w:rsid w:val="00B9510A"/>
    <w:rsid w:val="00B97B61"/>
    <w:rsid w:val="00BA19C3"/>
    <w:rsid w:val="00BA3039"/>
    <w:rsid w:val="00BB2BB8"/>
    <w:rsid w:val="00BB794B"/>
    <w:rsid w:val="00BC4657"/>
    <w:rsid w:val="00BD14D9"/>
    <w:rsid w:val="00BD288D"/>
    <w:rsid w:val="00BD3896"/>
    <w:rsid w:val="00BD43DA"/>
    <w:rsid w:val="00BE5DBE"/>
    <w:rsid w:val="00BE7523"/>
    <w:rsid w:val="00BF6972"/>
    <w:rsid w:val="00BF7B58"/>
    <w:rsid w:val="00BF7FE5"/>
    <w:rsid w:val="00C043F4"/>
    <w:rsid w:val="00C05F33"/>
    <w:rsid w:val="00C07D19"/>
    <w:rsid w:val="00C11EA7"/>
    <w:rsid w:val="00C13B51"/>
    <w:rsid w:val="00C17363"/>
    <w:rsid w:val="00C20269"/>
    <w:rsid w:val="00C30F5C"/>
    <w:rsid w:val="00C36D2B"/>
    <w:rsid w:val="00C37E5B"/>
    <w:rsid w:val="00C41D90"/>
    <w:rsid w:val="00C42C90"/>
    <w:rsid w:val="00C43780"/>
    <w:rsid w:val="00C45E50"/>
    <w:rsid w:val="00C46082"/>
    <w:rsid w:val="00C47FE9"/>
    <w:rsid w:val="00C5770B"/>
    <w:rsid w:val="00C61138"/>
    <w:rsid w:val="00C61BD2"/>
    <w:rsid w:val="00C743ED"/>
    <w:rsid w:val="00C77232"/>
    <w:rsid w:val="00C871D6"/>
    <w:rsid w:val="00C93555"/>
    <w:rsid w:val="00C954EC"/>
    <w:rsid w:val="00CA165D"/>
    <w:rsid w:val="00CA3FD5"/>
    <w:rsid w:val="00CB0EED"/>
    <w:rsid w:val="00CB2B26"/>
    <w:rsid w:val="00CB3401"/>
    <w:rsid w:val="00CB4A50"/>
    <w:rsid w:val="00CB602E"/>
    <w:rsid w:val="00CC35C7"/>
    <w:rsid w:val="00CC4466"/>
    <w:rsid w:val="00CD129C"/>
    <w:rsid w:val="00CD43C6"/>
    <w:rsid w:val="00CD7731"/>
    <w:rsid w:val="00CE4E14"/>
    <w:rsid w:val="00CE4FAB"/>
    <w:rsid w:val="00CE5BE6"/>
    <w:rsid w:val="00CE5D0E"/>
    <w:rsid w:val="00CE64DE"/>
    <w:rsid w:val="00CE64F6"/>
    <w:rsid w:val="00CF6F66"/>
    <w:rsid w:val="00CF7E75"/>
    <w:rsid w:val="00D03BAD"/>
    <w:rsid w:val="00D053A8"/>
    <w:rsid w:val="00D104CF"/>
    <w:rsid w:val="00D20FD7"/>
    <w:rsid w:val="00D24125"/>
    <w:rsid w:val="00D245A2"/>
    <w:rsid w:val="00D24DDB"/>
    <w:rsid w:val="00D303B7"/>
    <w:rsid w:val="00D33710"/>
    <w:rsid w:val="00D43BC2"/>
    <w:rsid w:val="00D45695"/>
    <w:rsid w:val="00D50C20"/>
    <w:rsid w:val="00D5451A"/>
    <w:rsid w:val="00D558EC"/>
    <w:rsid w:val="00D57A69"/>
    <w:rsid w:val="00D60515"/>
    <w:rsid w:val="00D619CB"/>
    <w:rsid w:val="00D62181"/>
    <w:rsid w:val="00D65AC1"/>
    <w:rsid w:val="00D67558"/>
    <w:rsid w:val="00D72C78"/>
    <w:rsid w:val="00D82482"/>
    <w:rsid w:val="00D82C69"/>
    <w:rsid w:val="00D84C2F"/>
    <w:rsid w:val="00D84EB1"/>
    <w:rsid w:val="00D9406A"/>
    <w:rsid w:val="00D9458E"/>
    <w:rsid w:val="00D9458F"/>
    <w:rsid w:val="00DA33F8"/>
    <w:rsid w:val="00DA531D"/>
    <w:rsid w:val="00DA727C"/>
    <w:rsid w:val="00DB0692"/>
    <w:rsid w:val="00DB14A1"/>
    <w:rsid w:val="00DB2835"/>
    <w:rsid w:val="00DB30C7"/>
    <w:rsid w:val="00DB5DA5"/>
    <w:rsid w:val="00DB76EF"/>
    <w:rsid w:val="00DC100E"/>
    <w:rsid w:val="00DC1592"/>
    <w:rsid w:val="00DC7967"/>
    <w:rsid w:val="00DD08A9"/>
    <w:rsid w:val="00DE0D11"/>
    <w:rsid w:val="00DE429A"/>
    <w:rsid w:val="00DE4C0D"/>
    <w:rsid w:val="00DE688F"/>
    <w:rsid w:val="00DE6BFC"/>
    <w:rsid w:val="00E019D0"/>
    <w:rsid w:val="00E02504"/>
    <w:rsid w:val="00E04314"/>
    <w:rsid w:val="00E11199"/>
    <w:rsid w:val="00E138E8"/>
    <w:rsid w:val="00E23BDE"/>
    <w:rsid w:val="00E23C07"/>
    <w:rsid w:val="00E25D5B"/>
    <w:rsid w:val="00E334B5"/>
    <w:rsid w:val="00E4381B"/>
    <w:rsid w:val="00E43E13"/>
    <w:rsid w:val="00E44A2F"/>
    <w:rsid w:val="00E47025"/>
    <w:rsid w:val="00E56867"/>
    <w:rsid w:val="00E66FBA"/>
    <w:rsid w:val="00E67545"/>
    <w:rsid w:val="00E73E7B"/>
    <w:rsid w:val="00E75A72"/>
    <w:rsid w:val="00E84708"/>
    <w:rsid w:val="00E92DE0"/>
    <w:rsid w:val="00EA174E"/>
    <w:rsid w:val="00EA378C"/>
    <w:rsid w:val="00EA58B6"/>
    <w:rsid w:val="00EB44A1"/>
    <w:rsid w:val="00EC2C3C"/>
    <w:rsid w:val="00EC3110"/>
    <w:rsid w:val="00EC4B4D"/>
    <w:rsid w:val="00EC6F61"/>
    <w:rsid w:val="00EC76D1"/>
    <w:rsid w:val="00EC7FE9"/>
    <w:rsid w:val="00ED2EEB"/>
    <w:rsid w:val="00EE0AA1"/>
    <w:rsid w:val="00EE2AEA"/>
    <w:rsid w:val="00EE7271"/>
    <w:rsid w:val="00EF074D"/>
    <w:rsid w:val="00EF082C"/>
    <w:rsid w:val="00EF6BAD"/>
    <w:rsid w:val="00F03057"/>
    <w:rsid w:val="00F14F48"/>
    <w:rsid w:val="00F1557A"/>
    <w:rsid w:val="00F15849"/>
    <w:rsid w:val="00F164E6"/>
    <w:rsid w:val="00F23D25"/>
    <w:rsid w:val="00F25329"/>
    <w:rsid w:val="00F2580D"/>
    <w:rsid w:val="00F25A95"/>
    <w:rsid w:val="00F26BC9"/>
    <w:rsid w:val="00F3296A"/>
    <w:rsid w:val="00F335B1"/>
    <w:rsid w:val="00F358E8"/>
    <w:rsid w:val="00F4034F"/>
    <w:rsid w:val="00F45553"/>
    <w:rsid w:val="00F46ECF"/>
    <w:rsid w:val="00F52319"/>
    <w:rsid w:val="00F558AF"/>
    <w:rsid w:val="00F61781"/>
    <w:rsid w:val="00F65A5D"/>
    <w:rsid w:val="00F75C08"/>
    <w:rsid w:val="00F75DA4"/>
    <w:rsid w:val="00F77610"/>
    <w:rsid w:val="00F80004"/>
    <w:rsid w:val="00F80724"/>
    <w:rsid w:val="00F85984"/>
    <w:rsid w:val="00F86450"/>
    <w:rsid w:val="00F87DA3"/>
    <w:rsid w:val="00FA0B4A"/>
    <w:rsid w:val="00FA10D6"/>
    <w:rsid w:val="00FA1A53"/>
    <w:rsid w:val="00FA25DB"/>
    <w:rsid w:val="00FB35AF"/>
    <w:rsid w:val="00FB6816"/>
    <w:rsid w:val="00FC2C30"/>
    <w:rsid w:val="00FC3001"/>
    <w:rsid w:val="00FC3A07"/>
    <w:rsid w:val="00FC4B7A"/>
    <w:rsid w:val="00FC649A"/>
    <w:rsid w:val="00FC7635"/>
    <w:rsid w:val="00FD04A2"/>
    <w:rsid w:val="00FD138F"/>
    <w:rsid w:val="00FD2429"/>
    <w:rsid w:val="00FD2F4E"/>
    <w:rsid w:val="00FD4207"/>
    <w:rsid w:val="00FE0A0E"/>
    <w:rsid w:val="00FE2B95"/>
    <w:rsid w:val="00FF1725"/>
    <w:rsid w:val="00FF27F2"/>
    <w:rsid w:val="00FF2900"/>
    <w:rsid w:val="00FF3B7C"/>
    <w:rsid w:val="00FF4D45"/>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2"/>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FC7635"/>
    <w:rPr>
      <w:rFonts w:ascii="Times New Roman" w:eastAsia="Times New Roman" w:hAnsi="Times New Roman" w:cs="Times New Roman"/>
      <w:b/>
      <w:color w:val="000000" w:themeColor="text1"/>
      <w:sz w:val="24"/>
      <w:szCs w:val="26"/>
    </w:rPr>
  </w:style>
  <w:style w:type="paragraph" w:customStyle="1" w:styleId="SubBabIIIII">
    <w:name w:val="SubBab III.II"/>
    <w:basedOn w:val="Heading2"/>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EC4B4D"/>
    <w:rPr>
      <w:rFonts w:ascii="Times New Roman" w:eastAsia="Times New Roman" w:hAnsi="Times New Roman" w:cs="Times New Roman"/>
      <w:b/>
      <w:sz w:val="24"/>
      <w:szCs w:val="26"/>
    </w:rPr>
  </w:style>
  <w:style w:type="paragraph" w:customStyle="1" w:styleId="SubBabIIIIII">
    <w:name w:val="SubBab III.III"/>
    <w:basedOn w:val="Heading2"/>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4E6B71"/>
    <w:rPr>
      <w:rFonts w:ascii="Times New Roman" w:eastAsia="Times New Roman" w:hAnsi="Times New Roman" w:cs="Times New Roman"/>
      <w:b/>
      <w:sz w:val="24"/>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2"/>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FC7635"/>
    <w:rPr>
      <w:rFonts w:ascii="Times New Roman" w:eastAsia="Times New Roman" w:hAnsi="Times New Roman" w:cs="Times New Roman"/>
      <w:b/>
      <w:color w:val="000000" w:themeColor="text1"/>
      <w:sz w:val="24"/>
      <w:szCs w:val="26"/>
    </w:rPr>
  </w:style>
  <w:style w:type="paragraph" w:customStyle="1" w:styleId="SubBabIIIII">
    <w:name w:val="SubBab III.II"/>
    <w:basedOn w:val="Heading2"/>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EC4B4D"/>
    <w:rPr>
      <w:rFonts w:ascii="Times New Roman" w:eastAsia="Times New Roman" w:hAnsi="Times New Roman" w:cs="Times New Roman"/>
      <w:b/>
      <w:sz w:val="24"/>
      <w:szCs w:val="26"/>
    </w:rPr>
  </w:style>
  <w:style w:type="paragraph" w:customStyle="1" w:styleId="SubBabIIIIII">
    <w:name w:val="SubBab III.III"/>
    <w:basedOn w:val="Heading2"/>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4E6B71"/>
    <w:rPr>
      <w:rFonts w:ascii="Times New Roman" w:eastAsia="Times New Roman" w:hAnsi="Times New Roman" w:cs="Times New Roman"/>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mailto:khoirilwafi123@gmail.com" TargetMode="Externa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5BD70BE7-E6C4-493E-9FF8-85A6EC8D3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69</TotalTime>
  <Pages>44</Pages>
  <Words>11827</Words>
  <Characters>67414</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248</cp:revision>
  <dcterms:created xsi:type="dcterms:W3CDTF">2023-04-04T20:37:00Z</dcterms:created>
  <dcterms:modified xsi:type="dcterms:W3CDTF">2023-06-26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